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3FA6A" w14:textId="77777777" w:rsidR="00446A58" w:rsidRPr="00446A58" w:rsidRDefault="00446A58" w:rsidP="00F10A52">
      <w:pPr>
        <w:pStyle w:val="Heading2"/>
        <w:jc w:val="center"/>
      </w:pPr>
      <w:r w:rsidRPr="00446A58">
        <w:t>Supplementary materials</w:t>
      </w:r>
    </w:p>
    <w:p w14:paraId="53681143" w14:textId="0E133029" w:rsidR="00A646B8" w:rsidRDefault="00A646B8" w:rsidP="00F10A52">
      <w:pPr>
        <w:pStyle w:val="Heading3"/>
      </w:pPr>
      <w:bookmarkStart w:id="0" w:name="sm1"/>
      <w:bookmarkStart w:id="1" w:name="replication-project-extraction-and-exclu"/>
      <w:bookmarkStart w:id="2" w:name="supplementary-material"/>
      <w:bookmarkEnd w:id="0"/>
      <w:bookmarkEnd w:id="1"/>
      <w:r>
        <w:t>Supplementary material</w:t>
      </w:r>
      <w:bookmarkEnd w:id="2"/>
      <w:r w:rsidR="008942ED">
        <w:t xml:space="preserve"> 1</w:t>
      </w:r>
    </w:p>
    <w:p w14:paraId="58A53EB6" w14:textId="05EB6A8C" w:rsidR="00CE5CC3" w:rsidRPr="00CE5CC3" w:rsidRDefault="00CE5CC3" w:rsidP="00CE5CC3">
      <w:pPr>
        <w:keepNext/>
        <w:keepLines/>
        <w:spacing w:before="40" w:after="0" w:line="360" w:lineRule="auto"/>
        <w:ind w:firstLine="720"/>
        <w:outlineLvl w:val="3"/>
        <w:rPr>
          <w:rFonts w:eastAsiaTheme="majorEastAsia" w:cstheme="minorHAnsi"/>
          <w:b/>
          <w:iCs/>
          <w:sz w:val="24"/>
          <w:szCs w:val="24"/>
        </w:rPr>
      </w:pPr>
      <w:r w:rsidRPr="00CE5CC3">
        <w:rPr>
          <w:rFonts w:eastAsiaTheme="majorEastAsia" w:cstheme="minorHAnsi"/>
          <w:b/>
          <w:iCs/>
          <w:sz w:val="24"/>
          <w:szCs w:val="24"/>
        </w:rPr>
        <w:t>Analysis</w:t>
      </w:r>
      <w:r>
        <w:rPr>
          <w:rFonts w:eastAsiaTheme="majorEastAsia" w:cstheme="minorHAnsi"/>
          <w:b/>
          <w:iCs/>
          <w:sz w:val="24"/>
          <w:szCs w:val="24"/>
        </w:rPr>
        <w:t xml:space="preserve"> 3</w:t>
      </w:r>
      <w:r w:rsidRPr="00CE5CC3">
        <w:rPr>
          <w:rFonts w:eastAsiaTheme="majorEastAsia" w:cstheme="minorHAnsi"/>
          <w:b/>
          <w:iCs/>
          <w:sz w:val="24"/>
          <w:szCs w:val="24"/>
        </w:rPr>
        <w:t xml:space="preserve"> and </w:t>
      </w:r>
      <w:r>
        <w:rPr>
          <w:rFonts w:eastAsiaTheme="majorEastAsia" w:cstheme="minorHAnsi"/>
          <w:b/>
          <w:iCs/>
          <w:sz w:val="24"/>
          <w:szCs w:val="24"/>
        </w:rPr>
        <w:t>4</w:t>
      </w:r>
      <w:r w:rsidRPr="00CE5CC3">
        <w:rPr>
          <w:rFonts w:eastAsiaTheme="majorEastAsia" w:cstheme="minorHAnsi"/>
          <w:b/>
          <w:iCs/>
          <w:sz w:val="24"/>
          <w:szCs w:val="24"/>
        </w:rPr>
        <w:t>: Multilevel random effects meta-analysis with exclusions.</w:t>
      </w:r>
    </w:p>
    <w:p w14:paraId="5663C26E" w14:textId="63709EC5" w:rsidR="00CE5CC3" w:rsidRPr="00CE5CC3" w:rsidRDefault="00CE5CC3" w:rsidP="00CE5CC3">
      <w:pPr>
        <w:spacing w:after="120" w:line="360" w:lineRule="auto"/>
        <w:ind w:firstLine="720"/>
        <w:rPr>
          <w:sz w:val="24"/>
          <w:lang w:val="en-US"/>
        </w:rPr>
      </w:pPr>
      <w:r w:rsidRPr="00CE5CC3">
        <w:rPr>
          <w:sz w:val="24"/>
          <w:lang w:val="en-US"/>
        </w:rPr>
        <w:t xml:space="preserve">Analyses </w:t>
      </w:r>
      <w:r>
        <w:rPr>
          <w:sz w:val="24"/>
          <w:lang w:val="en-US"/>
        </w:rPr>
        <w:t>3</w:t>
      </w:r>
      <w:r w:rsidRPr="00CE5CC3">
        <w:rPr>
          <w:sz w:val="24"/>
          <w:lang w:val="en-US"/>
        </w:rPr>
        <w:t xml:space="preserve"> and </w:t>
      </w:r>
      <w:r>
        <w:rPr>
          <w:sz w:val="24"/>
          <w:lang w:val="en-US"/>
        </w:rPr>
        <w:t>4</w:t>
      </w:r>
      <w:r w:rsidRPr="00CE5CC3">
        <w:rPr>
          <w:sz w:val="24"/>
          <w:lang w:val="en-US"/>
        </w:rPr>
        <w:t xml:space="preserve"> reperform the above meta-analysis excluding studies using two exclusion criteria. Analysis </w:t>
      </w:r>
      <w:r>
        <w:rPr>
          <w:sz w:val="24"/>
          <w:lang w:val="en-US"/>
        </w:rPr>
        <w:t>3</w:t>
      </w:r>
      <w:r w:rsidRPr="00CE5CC3">
        <w:rPr>
          <w:sz w:val="24"/>
          <w:lang w:val="en-US"/>
        </w:rPr>
        <w:t xml:space="preserve"> excluded studies in which the replication study was not statistically significant with an effect in the same direction as the original (using the </w:t>
      </w:r>
      <w:r w:rsidRPr="00CE5CC3">
        <w:rPr>
          <w:i/>
          <w:sz w:val="24"/>
          <w:lang w:val="en-US"/>
        </w:rPr>
        <w:t>p</w:t>
      </w:r>
      <w:r w:rsidRPr="00CE5CC3">
        <w:rPr>
          <w:sz w:val="24"/>
          <w:lang w:val="en-US"/>
        </w:rPr>
        <w:t xml:space="preserve"> value reported in the replication projects’ datasets, at an alpha of .05, and using two-tailed tests where applicable). Analysis </w:t>
      </w:r>
      <w:r w:rsidR="00725B84">
        <w:rPr>
          <w:sz w:val="24"/>
          <w:lang w:val="en-US"/>
        </w:rPr>
        <w:t>4</w:t>
      </w:r>
      <w:r w:rsidRPr="00CE5CC3">
        <w:rPr>
          <w:sz w:val="24"/>
          <w:lang w:val="en-US"/>
        </w:rPr>
        <w:t xml:space="preserve"> removed effects in which the replication study effect was “statistically equivalent” to the null according to an equivalence test.</w:t>
      </w:r>
    </w:p>
    <w:p w14:paraId="4C26C888" w14:textId="719F78A6" w:rsidR="00CE5CC3" w:rsidRPr="00CE5CC3" w:rsidRDefault="00CE5CC3" w:rsidP="00CE5CC3">
      <w:pPr>
        <w:spacing w:after="120" w:line="360" w:lineRule="auto"/>
        <w:ind w:firstLine="720"/>
        <w:rPr>
          <w:sz w:val="24"/>
        </w:rPr>
      </w:pPr>
      <w:r w:rsidRPr="00CE5CC3">
        <w:rPr>
          <w:sz w:val="24"/>
        </w:rPr>
        <w:t xml:space="preserve">Analysis </w:t>
      </w:r>
      <w:r w:rsidR="00843D99">
        <w:rPr>
          <w:sz w:val="24"/>
        </w:rPr>
        <w:t>3</w:t>
      </w:r>
      <w:r w:rsidRPr="00CE5CC3">
        <w:rPr>
          <w:sz w:val="24"/>
        </w:rPr>
        <w:t>,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some of the replication projects chose the sample sizes that were used in the replication studies using a power analysis of the observed effect in the original study</w:t>
      </w:r>
      <w:r w:rsidRPr="00CE5CC3">
        <w:rPr>
          <w:sz w:val="24"/>
          <w:lang w:val="en-US"/>
        </w:rPr>
        <w:t xml:space="preserve"> </w:t>
      </w:r>
      <w:r w:rsidRPr="00CE5CC3">
        <w:rPr>
          <w:sz w:val="24"/>
          <w:lang w:val="en-US"/>
        </w:rPr>
        <w:fldChar w:fldCharType="begin"/>
      </w:r>
      <w:r w:rsidRPr="00CE5CC3">
        <w:rPr>
          <w:sz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CE5CC3">
        <w:rPr>
          <w:sz w:val="24"/>
          <w:lang w:val="en-US"/>
        </w:rPr>
        <w:fldChar w:fldCharType="separate"/>
      </w:r>
      <w:r w:rsidRPr="00CE5CC3">
        <w:rPr>
          <w:noProof/>
          <w:sz w:val="24"/>
          <w:lang w:val="en-US"/>
        </w:rPr>
        <w:t>(Open Science Collaboration, 2015)</w:t>
      </w:r>
      <w:r w:rsidRPr="00CE5CC3">
        <w:rPr>
          <w:sz w:val="24"/>
          <w:lang w:val="en-US"/>
        </w:rPr>
        <w:fldChar w:fldCharType="end"/>
      </w:r>
      <w:r w:rsidRPr="00CE5CC3">
        <w:rPr>
          <w:sz w:val="24"/>
        </w:rPr>
        <w:t>. This approach to designing the replication studies means that if effect sizes are, on average, smaller in the replication studies than the original reported result, replication studies will often be underpowered.</w:t>
      </w:r>
    </w:p>
    <w:p w14:paraId="06E7E9B1" w14:textId="2D9D0D39" w:rsidR="00CE5CC3" w:rsidRPr="00CE5CC3" w:rsidRDefault="00CE5CC3" w:rsidP="00CE5CC3">
      <w:pPr>
        <w:spacing w:after="120" w:line="360" w:lineRule="auto"/>
        <w:ind w:firstLine="720"/>
        <w:rPr>
          <w:sz w:val="24"/>
          <w:lang w:val="en-US"/>
        </w:rPr>
      </w:pPr>
      <w:r w:rsidRPr="00CE5CC3">
        <w:rPr>
          <w:sz w:val="24"/>
          <w:lang w:val="en-US"/>
        </w:rPr>
        <w:t xml:space="preserve">In order to avoid excluding under-powered studies erroneously, Analysis </w:t>
      </w:r>
      <w:r w:rsidR="00843D99">
        <w:rPr>
          <w:sz w:val="24"/>
          <w:lang w:val="en-US"/>
        </w:rPr>
        <w:t>4</w:t>
      </w:r>
      <w:r w:rsidRPr="00CE5CC3">
        <w:rPr>
          <w:sz w:val="24"/>
          <w:lang w:val="en-US"/>
        </w:rPr>
        <w:t xml:space="preserve"> excluded studies based on whether the replication study results were statistically equivalent to the null hypothesis or statistically significant in the opposite direction </w:t>
      </w:r>
      <w:r w:rsidRPr="00CE5CC3">
        <w:rPr>
          <w:sz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Pr="00CE5CC3">
        <w:rPr>
          <w:sz w:val="24"/>
          <w:lang w:val="en-US"/>
        </w:rPr>
        <w:instrText xml:space="preserve"> ADDIN EN.CITE </w:instrText>
      </w:r>
      <w:r w:rsidRPr="00CE5CC3">
        <w:rPr>
          <w:sz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Pr="00CE5CC3">
        <w:rPr>
          <w:sz w:val="24"/>
          <w:lang w:val="en-US"/>
        </w:rPr>
        <w:instrText xml:space="preserve"> ADDIN EN.CITE.DATA </w:instrText>
      </w:r>
      <w:r w:rsidRPr="00CE5CC3">
        <w:rPr>
          <w:sz w:val="24"/>
          <w:lang w:val="en-US"/>
        </w:rPr>
      </w:r>
      <w:r w:rsidRPr="00CE5CC3">
        <w:rPr>
          <w:sz w:val="24"/>
          <w:lang w:val="en-US"/>
        </w:rPr>
        <w:fldChar w:fldCharType="end"/>
      </w:r>
      <w:r w:rsidRPr="00CE5CC3">
        <w:rPr>
          <w:sz w:val="24"/>
          <w:lang w:val="en-US"/>
        </w:rPr>
      </w:r>
      <w:r w:rsidRPr="00CE5CC3">
        <w:rPr>
          <w:sz w:val="24"/>
          <w:lang w:val="en-US"/>
        </w:rPr>
        <w:fldChar w:fldCharType="separate"/>
      </w:r>
      <w:r w:rsidRPr="00CE5CC3">
        <w:rPr>
          <w:noProof/>
          <w:sz w:val="24"/>
          <w:lang w:val="en-US"/>
        </w:rPr>
        <w:t>(Lakens, 2017; Lakens, Scheel, &amp; Isager, 2018)</w:t>
      </w:r>
      <w:r w:rsidRPr="00CE5CC3">
        <w:rPr>
          <w:sz w:val="24"/>
          <w:lang w:val="en-US"/>
        </w:rPr>
        <w:fldChar w:fldCharType="end"/>
      </w:r>
      <w:r w:rsidRPr="00CE5CC3">
        <w:rPr>
          <w:sz w:val="24"/>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Pr="00CE5CC3">
        <w:rPr>
          <w:sz w:val="24"/>
          <w:lang w:val="en-US"/>
        </w:rPr>
        <w:fldChar w:fldCharType="begin"/>
      </w:r>
      <w:r w:rsidRPr="00CE5CC3">
        <w:rPr>
          <w:sz w:val="24"/>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Pr="00CE5CC3">
        <w:rPr>
          <w:sz w:val="24"/>
          <w:lang w:val="en-US"/>
        </w:rPr>
        <w:fldChar w:fldCharType="separate"/>
      </w:r>
      <w:r w:rsidRPr="00CE5CC3">
        <w:rPr>
          <w:noProof/>
          <w:sz w:val="24"/>
          <w:lang w:val="en-US"/>
        </w:rPr>
        <w:t>Lakens et al. (2018)</w:t>
      </w:r>
      <w:r w:rsidRPr="00CE5CC3">
        <w:rPr>
          <w:sz w:val="24"/>
          <w:lang w:val="en-US"/>
        </w:rPr>
        <w:fldChar w:fldCharType="end"/>
      </w:r>
      <w:r w:rsidRPr="00CE5CC3">
        <w:rPr>
          <w:sz w:val="24"/>
          <w:lang w:val="en-US"/>
        </w:rPr>
        <w:t xml:space="preserve">. Equivalence tests were performed using Z tests of the Fisher z-transformed effect sizes, excluding studies where the observed replication effect was significantly smaller than the equivalence bound using a one tailed test at the 95% confidence level. Standard errors of each study were estimated as </w:t>
      </w:r>
      <m:oMath>
        <m:rad>
          <m:radPr>
            <m:degHide m:val="1"/>
            <m:ctrlPr>
              <w:rPr>
                <w:rFonts w:ascii="Cambria Math" w:hAnsi="Cambria Math"/>
                <w:sz w:val="24"/>
                <w:lang w:val="en-US"/>
              </w:rPr>
            </m:ctrlPr>
          </m:radPr>
          <m:deg>
            <m:ctrlPr>
              <w:rPr>
                <w:rFonts w:ascii="Cambria Math" w:hAnsi="Cambria Math"/>
                <w:i/>
                <w:sz w:val="24"/>
                <w:lang w:val="en-US"/>
              </w:rPr>
            </m:ctrlPr>
          </m:deg>
          <m:e>
            <m:f>
              <m:fPr>
                <m:ctrlPr>
                  <w:rPr>
                    <w:rFonts w:ascii="Cambria Math" w:hAnsi="Cambria Math"/>
                    <w:sz w:val="24"/>
                    <w:lang w:val="en-US"/>
                  </w:rPr>
                </m:ctrlPr>
              </m:fPr>
              <m:num>
                <m:r>
                  <w:rPr>
                    <w:rFonts w:ascii="Cambria Math" w:hAnsi="Cambria Math"/>
                    <w:sz w:val="24"/>
                    <w:lang w:val="en-US"/>
                  </w:rPr>
                  <m:t>1</m:t>
                </m:r>
              </m:num>
              <m:den>
                <m:r>
                  <w:rPr>
                    <w:rFonts w:ascii="Cambria Math" w:hAnsi="Cambria Math"/>
                    <w:sz w:val="24"/>
                    <w:lang w:val="en-US"/>
                  </w:rPr>
                  <m:t>N-3</m:t>
                </m:r>
              </m:den>
            </m:f>
          </m:e>
        </m:rad>
      </m:oMath>
      <w:r w:rsidRPr="00CE5CC3">
        <w:rPr>
          <w:sz w:val="24"/>
          <w:lang w:val="en-US"/>
        </w:rPr>
        <w:t xml:space="preserve">, except for studies </w:t>
      </w:r>
      <w:r w:rsidRPr="00CE5CC3">
        <w:rPr>
          <w:sz w:val="24"/>
          <w:lang w:val="en-US"/>
        </w:rPr>
        <w:lastRenderedPageBreak/>
        <w:t xml:space="preserve">from </w:t>
      </w:r>
      <w:r w:rsidRPr="00CE5CC3">
        <w:rPr>
          <w:sz w:val="24"/>
          <w:lang w:val="en-US"/>
        </w:rPr>
        <w:fldChar w:fldCharType="begin"/>
      </w:r>
      <w:r w:rsidRPr="00CE5CC3">
        <w:rPr>
          <w:sz w:val="24"/>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CE5CC3">
        <w:rPr>
          <w:sz w:val="24"/>
          <w:lang w:val="en-US"/>
        </w:rPr>
        <w:fldChar w:fldCharType="separate"/>
      </w:r>
      <w:r w:rsidRPr="00CE5CC3">
        <w:rPr>
          <w:noProof/>
          <w:sz w:val="24"/>
          <w:lang w:val="en-US"/>
        </w:rPr>
        <w:t>Camerer et al. (2018)</w:t>
      </w:r>
      <w:r w:rsidRPr="00CE5CC3">
        <w:rPr>
          <w:sz w:val="24"/>
          <w:lang w:val="en-US"/>
        </w:rPr>
        <w:fldChar w:fldCharType="end"/>
      </w:r>
      <w:r w:rsidRPr="00CE5CC3">
        <w:rPr>
          <w:sz w:val="24"/>
          <w:lang w:val="en-US"/>
        </w:rPr>
        <w:t xml:space="preserve"> that had more than a single replication attempt. In these </w:t>
      </w:r>
      <w:proofErr w:type="gramStart"/>
      <w:r w:rsidRPr="00CE5CC3">
        <w:rPr>
          <w:sz w:val="24"/>
          <w:lang w:val="en-US"/>
        </w:rPr>
        <w:t>cases</w:t>
      </w:r>
      <w:proofErr w:type="gramEnd"/>
      <w:r w:rsidRPr="00CE5CC3">
        <w:rPr>
          <w:sz w:val="24"/>
          <w:lang w:val="en-US"/>
        </w:rPr>
        <w:t xml:space="preserve"> we used the standard errors derived from the meta-analyses that produced the effect size estimate (see Supplementary Materials </w:t>
      </w:r>
      <w:r w:rsidR="00BD1580">
        <w:rPr>
          <w:sz w:val="24"/>
          <w:lang w:val="en-US"/>
        </w:rPr>
        <w:t>2</w:t>
      </w:r>
      <w:r w:rsidRPr="00CE5CC3">
        <w:rPr>
          <w:sz w:val="24"/>
          <w:lang w:val="en-US"/>
        </w:rPr>
        <w:t xml:space="preserve"> for details).  </w:t>
      </w:r>
    </w:p>
    <w:p w14:paraId="09FCEE71" w14:textId="77777777" w:rsidR="00CE5CC3" w:rsidRPr="00CE5CC3" w:rsidRDefault="00CE5CC3" w:rsidP="00CE5CC3">
      <w:pPr>
        <w:spacing w:after="120" w:line="360" w:lineRule="auto"/>
        <w:ind w:firstLine="720"/>
        <w:rPr>
          <w:sz w:val="24"/>
          <w:lang w:val="en-US"/>
        </w:rPr>
      </w:pPr>
      <w:r w:rsidRPr="00CE5CC3">
        <w:rPr>
          <w:sz w:val="24"/>
          <w:lang w:val="en-US"/>
        </w:rPr>
        <w:t xml:space="preserve">In interpreting results based on this exclusion criterion, it is important to note that the minimum detectable effect was occasionally quite high because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that have replication effects that the original authors may have considered important </w:t>
      </w:r>
      <w:r w:rsidRPr="00CE5CC3">
        <w:rPr>
          <w:sz w:val="24"/>
          <w:lang w:val="en-US"/>
        </w:rPr>
        <w:fldChar w:fldCharType="begin"/>
      </w:r>
      <w:r w:rsidRPr="00CE5CC3">
        <w:rPr>
          <w:sz w:val="24"/>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Pr="00CE5CC3">
        <w:rPr>
          <w:sz w:val="24"/>
          <w:lang w:val="en-US"/>
        </w:rPr>
        <w:fldChar w:fldCharType="separate"/>
      </w:r>
      <w:r w:rsidRPr="00CE5CC3">
        <w:rPr>
          <w:noProof/>
          <w:sz w:val="24"/>
          <w:lang w:val="en-US"/>
        </w:rPr>
        <w:t>(Thompson, 2002)</w:t>
      </w:r>
      <w:r w:rsidRPr="00CE5CC3">
        <w:rPr>
          <w:sz w:val="24"/>
          <w:lang w:val="en-US"/>
        </w:rPr>
        <w:fldChar w:fldCharType="end"/>
      </w:r>
      <w:r w:rsidRPr="00CE5CC3">
        <w:rPr>
          <w:sz w:val="24"/>
          <w:lang w:val="en-US"/>
        </w:rPr>
        <w:t>. See Supplementary Materials 2 for scatter plots of the dataset using each exclusion rule.</w:t>
      </w:r>
    </w:p>
    <w:p w14:paraId="47540EF0" w14:textId="03292F26" w:rsidR="00CE5CC3" w:rsidRPr="00CE5CC3" w:rsidRDefault="00CE5CC3" w:rsidP="00CE5CC3">
      <w:pPr>
        <w:keepNext/>
        <w:keepLines/>
        <w:spacing w:before="40" w:after="0" w:line="360" w:lineRule="auto"/>
        <w:ind w:firstLine="720"/>
        <w:outlineLvl w:val="3"/>
        <w:rPr>
          <w:rFonts w:asciiTheme="majorHAnsi" w:eastAsiaTheme="majorEastAsia" w:hAnsiTheme="majorHAnsi" w:cstheme="majorBidi"/>
          <w:b/>
          <w:iCs/>
          <w:sz w:val="24"/>
          <w:szCs w:val="24"/>
        </w:rPr>
      </w:pPr>
      <w:r w:rsidRPr="00CE5CC3">
        <w:rPr>
          <w:rFonts w:asciiTheme="majorHAnsi" w:eastAsiaTheme="majorEastAsia" w:hAnsiTheme="majorHAnsi" w:cstheme="majorBidi"/>
          <w:b/>
          <w:iCs/>
          <w:sz w:val="24"/>
          <w:szCs w:val="24"/>
        </w:rPr>
        <w:t>Results from multilevel random effects meta-analysis with exclusions.</w:t>
      </w:r>
    </w:p>
    <w:p w14:paraId="59890725" w14:textId="7084FB68" w:rsidR="0070606A" w:rsidRPr="00CE5CC3" w:rsidRDefault="00CE5CC3" w:rsidP="00D41BCF">
      <w:pPr>
        <w:spacing w:after="120" w:line="360" w:lineRule="auto"/>
        <w:ind w:firstLine="720"/>
        <w:rPr>
          <w:sz w:val="24"/>
          <w:lang w:val="en-US"/>
        </w:rPr>
      </w:pPr>
      <w:r w:rsidRPr="00CE5CC3">
        <w:rPr>
          <w:sz w:val="24"/>
          <w:lang w:val="en-US"/>
        </w:rPr>
        <w:t xml:space="preserve">Examining just the 198 cases in which the replication study was statistically significant (65% of all studies), the average effect for the original studies was 0.404, and the mean effect size for replication studies was 0.387. This represents a mean decrease of </w:t>
      </w:r>
      <w:r w:rsidRPr="00CE5CC3">
        <w:rPr>
          <w:i/>
          <w:iCs/>
          <w:sz w:val="24"/>
          <w:lang w:val="en-US"/>
        </w:rPr>
        <w:t>r</w:t>
      </w:r>
      <w:r w:rsidRPr="00CE5CC3">
        <w:rPr>
          <w:sz w:val="24"/>
          <w:lang w:val="en-US"/>
        </w:rPr>
        <w:t xml:space="preserve">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CE5CC3">
        <w:rPr>
          <w:i/>
          <w:iCs/>
          <w:sz w:val="24"/>
          <w:lang w:val="en-US"/>
        </w:rPr>
        <w:t>r</w:t>
      </w:r>
      <w:r w:rsidRPr="00CE5CC3">
        <w:rPr>
          <w:sz w:val="24"/>
          <w:lang w:val="en-US"/>
        </w:rPr>
        <w:t xml:space="preserve"> = 0.348. This is a mean decrease of r = 0.058, a mean percentage decrease of 7%, and a median percentage decrease of 17%.</w:t>
      </w:r>
      <w:bookmarkStart w:id="3" w:name="sm3"/>
      <w:bookmarkEnd w:id="3"/>
    </w:p>
    <w:p w14:paraId="712B21E7" w14:textId="76BCC0C9" w:rsidR="00DE483B" w:rsidRDefault="00CE5CC3" w:rsidP="00CE5CC3">
      <w:pPr>
        <w:spacing w:after="120" w:line="360" w:lineRule="auto"/>
        <w:ind w:firstLine="720"/>
        <w:rPr>
          <w:sz w:val="24"/>
        </w:rPr>
      </w:pPr>
      <w:r w:rsidRPr="00CE5CC3">
        <w:rPr>
          <w:sz w:val="24"/>
        </w:rPr>
        <w:t xml:space="preserve">Reperforming the meta-analysis only including studies for which the replication was statistically significant and had an effect in the same direction as the original produced an estimated r = -0.051 (95% CI [-0.111, 0.010]) change in effect sizes from original to replication studies. </w:t>
      </w:r>
      <w:r w:rsidR="00DE483B">
        <w:rPr>
          <w:sz w:val="24"/>
        </w:rPr>
        <w:t xml:space="preserve">See </w:t>
      </w:r>
      <w:r w:rsidR="009459F4">
        <w:rPr>
          <w:sz w:val="24"/>
        </w:rPr>
        <w:t>Table SM1 and Figure SM1 full model output and a plot of the subset of studies with</w:t>
      </w:r>
      <w:r w:rsidR="00DE483B">
        <w:rPr>
          <w:sz w:val="24"/>
        </w:rPr>
        <w:t xml:space="preserve"> </w:t>
      </w:r>
      <w:r w:rsidR="009459F4">
        <w:rPr>
          <w:sz w:val="24"/>
        </w:rPr>
        <w:t>statistically significant results in the same direction as the original.</w:t>
      </w:r>
    </w:p>
    <w:p w14:paraId="12797654" w14:textId="77777777" w:rsidR="00DE483B" w:rsidRDefault="00DE483B">
      <w:pPr>
        <w:rPr>
          <w:sz w:val="24"/>
        </w:rPr>
      </w:pPr>
      <w:r>
        <w:rPr>
          <w:sz w:val="24"/>
        </w:rPr>
        <w:br w:type="page"/>
      </w:r>
    </w:p>
    <w:p w14:paraId="223FD2AD" w14:textId="659225E7" w:rsidR="00DE483B" w:rsidRPr="00446A58" w:rsidRDefault="00DE483B" w:rsidP="00DE483B">
      <w:pPr>
        <w:spacing w:after="120" w:line="240" w:lineRule="auto"/>
        <w:rPr>
          <w:sz w:val="24"/>
        </w:rPr>
      </w:pPr>
      <w:r w:rsidRPr="00446A58">
        <w:rPr>
          <w:sz w:val="24"/>
        </w:rPr>
        <w:lastRenderedPageBreak/>
        <w:t>Table SM</w:t>
      </w:r>
      <w:r>
        <w:rPr>
          <w:sz w:val="24"/>
        </w:rPr>
        <w:t>1</w:t>
      </w:r>
      <w:r w:rsidRPr="00446A58">
        <w:rPr>
          <w:sz w:val="24"/>
        </w:rPr>
        <w:t xml:space="preserve">. </w:t>
      </w:r>
    </w:p>
    <w:p w14:paraId="05820DEB" w14:textId="77777777" w:rsidR="00DE483B" w:rsidRPr="00446A58" w:rsidRDefault="00DE483B" w:rsidP="00DE483B">
      <w:pPr>
        <w:spacing w:after="120" w:line="240" w:lineRule="auto"/>
        <w:rPr>
          <w:i/>
          <w:sz w:val="24"/>
        </w:rPr>
      </w:pPr>
      <w:r w:rsidRPr="00446A58">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DE483B" w:rsidRPr="00446A58" w14:paraId="1F80BD90" w14:textId="77777777" w:rsidTr="00E71371">
        <w:tc>
          <w:tcPr>
            <w:tcW w:w="0" w:type="auto"/>
            <w:tcBorders>
              <w:top w:val="single" w:sz="4" w:space="0" w:color="auto"/>
              <w:left w:val="nil"/>
              <w:bottom w:val="single" w:sz="4" w:space="0" w:color="auto"/>
              <w:right w:val="nil"/>
            </w:tcBorders>
            <w:vAlign w:val="bottom"/>
            <w:hideMark/>
          </w:tcPr>
          <w:p w14:paraId="695CA664"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2268491C"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15C9778A"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6CFB9DBB"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0BDEFC68"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0485E3CC" w14:textId="77777777" w:rsidR="00DE483B" w:rsidRPr="00446A58" w:rsidRDefault="00DE483B" w:rsidP="00E71371">
            <w:pPr>
              <w:spacing w:before="36" w:after="36" w:line="240" w:lineRule="auto"/>
              <w:rPr>
                <w:sz w:val="24"/>
                <w:szCs w:val="24"/>
                <w:lang w:val="en-US"/>
              </w:rPr>
            </w:pPr>
            <w:r w:rsidRPr="00446A58">
              <w:rPr>
                <w:sz w:val="24"/>
                <w:szCs w:val="24"/>
                <w:lang w:val="en-US"/>
              </w:rPr>
              <w:t>Random effects</w:t>
            </w:r>
          </w:p>
        </w:tc>
      </w:tr>
      <w:tr w:rsidR="00DE483B" w:rsidRPr="00446A58" w14:paraId="4A7DB7B7" w14:textId="77777777" w:rsidTr="00E71371">
        <w:tc>
          <w:tcPr>
            <w:tcW w:w="0" w:type="auto"/>
            <w:tcBorders>
              <w:top w:val="single" w:sz="4" w:space="0" w:color="auto"/>
            </w:tcBorders>
            <w:hideMark/>
          </w:tcPr>
          <w:p w14:paraId="28F4F67C"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0.05</w:t>
            </w:r>
          </w:p>
        </w:tc>
        <w:tc>
          <w:tcPr>
            <w:tcW w:w="0" w:type="auto"/>
            <w:tcBorders>
              <w:top w:val="single" w:sz="4" w:space="0" w:color="auto"/>
            </w:tcBorders>
            <w:hideMark/>
          </w:tcPr>
          <w:p w14:paraId="58A0BD3A"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0.11</w:t>
            </w:r>
          </w:p>
        </w:tc>
        <w:tc>
          <w:tcPr>
            <w:tcW w:w="0" w:type="auto"/>
            <w:tcBorders>
              <w:top w:val="single" w:sz="4" w:space="0" w:color="auto"/>
            </w:tcBorders>
            <w:hideMark/>
          </w:tcPr>
          <w:p w14:paraId="29882D2B"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0.01</w:t>
            </w:r>
          </w:p>
        </w:tc>
        <w:tc>
          <w:tcPr>
            <w:tcW w:w="0" w:type="auto"/>
            <w:tcBorders>
              <w:top w:val="single" w:sz="4" w:space="0" w:color="auto"/>
            </w:tcBorders>
            <w:hideMark/>
          </w:tcPr>
          <w:p w14:paraId="68398EF4"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0.03</w:t>
            </w:r>
          </w:p>
        </w:tc>
        <w:tc>
          <w:tcPr>
            <w:tcW w:w="0" w:type="auto"/>
            <w:tcBorders>
              <w:top w:val="single" w:sz="4" w:space="0" w:color="auto"/>
            </w:tcBorders>
            <w:hideMark/>
          </w:tcPr>
          <w:p w14:paraId="032E19A9" w14:textId="77777777" w:rsidR="00DE483B" w:rsidRPr="00446A58" w:rsidRDefault="00DE483B" w:rsidP="00E71371">
            <w:pPr>
              <w:spacing w:before="36" w:after="36" w:line="240" w:lineRule="auto"/>
              <w:jc w:val="right"/>
              <w:rPr>
                <w:sz w:val="24"/>
                <w:szCs w:val="24"/>
                <w:lang w:val="en-US"/>
              </w:rPr>
            </w:pPr>
            <w:r w:rsidRPr="00446A58">
              <w:rPr>
                <w:sz w:val="24"/>
                <w:szCs w:val="24"/>
                <w:lang w:val="en-US"/>
              </w:rPr>
              <w:t>0.1</w:t>
            </w:r>
          </w:p>
        </w:tc>
        <w:tc>
          <w:tcPr>
            <w:tcW w:w="0" w:type="auto"/>
            <w:tcBorders>
              <w:top w:val="single" w:sz="4" w:space="0" w:color="auto"/>
            </w:tcBorders>
          </w:tcPr>
          <w:p w14:paraId="1A9B14E8" w14:textId="77777777" w:rsidR="00DE483B" w:rsidRPr="00446A58" w:rsidRDefault="00DE483B" w:rsidP="00E71371">
            <w:pPr>
              <w:spacing w:before="36" w:after="36" w:line="240" w:lineRule="auto"/>
              <w:rPr>
                <w:sz w:val="24"/>
                <w:szCs w:val="24"/>
                <w:lang w:val="en-US"/>
              </w:rPr>
            </w:pPr>
          </w:p>
        </w:tc>
      </w:tr>
      <w:tr w:rsidR="00DE483B" w:rsidRPr="00446A58" w14:paraId="7AC567E3" w14:textId="77777777" w:rsidTr="00E71371">
        <w:tc>
          <w:tcPr>
            <w:tcW w:w="0" w:type="auto"/>
          </w:tcPr>
          <w:p w14:paraId="53FDB122" w14:textId="77777777" w:rsidR="00DE483B" w:rsidRPr="00446A58" w:rsidRDefault="00DE483B" w:rsidP="00E71371">
            <w:pPr>
              <w:spacing w:before="36" w:after="36" w:line="240" w:lineRule="auto"/>
              <w:rPr>
                <w:sz w:val="24"/>
                <w:szCs w:val="24"/>
                <w:lang w:val="en-US"/>
              </w:rPr>
            </w:pPr>
          </w:p>
        </w:tc>
        <w:tc>
          <w:tcPr>
            <w:tcW w:w="0" w:type="auto"/>
          </w:tcPr>
          <w:p w14:paraId="46815465" w14:textId="77777777" w:rsidR="00DE483B" w:rsidRPr="00446A58" w:rsidRDefault="00DE483B" w:rsidP="00E71371">
            <w:pPr>
              <w:spacing w:before="36" w:after="36" w:line="240" w:lineRule="auto"/>
              <w:rPr>
                <w:sz w:val="24"/>
                <w:szCs w:val="24"/>
                <w:lang w:val="en-US"/>
              </w:rPr>
            </w:pPr>
          </w:p>
        </w:tc>
        <w:tc>
          <w:tcPr>
            <w:tcW w:w="0" w:type="auto"/>
          </w:tcPr>
          <w:p w14:paraId="6A8F87DF" w14:textId="77777777" w:rsidR="00DE483B" w:rsidRPr="00446A58" w:rsidRDefault="00DE483B" w:rsidP="00E71371">
            <w:pPr>
              <w:spacing w:before="36" w:after="36" w:line="240" w:lineRule="auto"/>
              <w:rPr>
                <w:sz w:val="24"/>
                <w:szCs w:val="24"/>
                <w:lang w:val="en-US"/>
              </w:rPr>
            </w:pPr>
          </w:p>
        </w:tc>
        <w:tc>
          <w:tcPr>
            <w:tcW w:w="0" w:type="auto"/>
          </w:tcPr>
          <w:p w14:paraId="1F5C6668" w14:textId="77777777" w:rsidR="00DE483B" w:rsidRPr="00446A58" w:rsidRDefault="00DE483B" w:rsidP="00E71371">
            <w:pPr>
              <w:spacing w:before="36" w:after="36" w:line="240" w:lineRule="auto"/>
              <w:rPr>
                <w:sz w:val="24"/>
                <w:szCs w:val="24"/>
                <w:lang w:val="en-US"/>
              </w:rPr>
            </w:pPr>
          </w:p>
        </w:tc>
        <w:tc>
          <w:tcPr>
            <w:tcW w:w="0" w:type="auto"/>
          </w:tcPr>
          <w:p w14:paraId="36D168F1" w14:textId="77777777" w:rsidR="00DE483B" w:rsidRPr="00446A58" w:rsidRDefault="00DE483B" w:rsidP="00E71371">
            <w:pPr>
              <w:spacing w:before="36" w:after="36" w:line="240" w:lineRule="auto"/>
              <w:rPr>
                <w:sz w:val="24"/>
                <w:szCs w:val="24"/>
                <w:lang w:val="en-US"/>
              </w:rPr>
            </w:pPr>
          </w:p>
        </w:tc>
        <w:tc>
          <w:tcPr>
            <w:tcW w:w="0" w:type="auto"/>
            <w:hideMark/>
          </w:tcPr>
          <w:p w14:paraId="1AB3B221" w14:textId="77777777" w:rsidR="00DE483B" w:rsidRPr="00446A58" w:rsidRDefault="00DE483B" w:rsidP="00E71371">
            <w:pPr>
              <w:spacing w:before="36" w:after="36" w:line="240" w:lineRule="auto"/>
              <w:rPr>
                <w:sz w:val="24"/>
                <w:szCs w:val="24"/>
                <w:lang w:val="en-US"/>
              </w:rPr>
            </w:pPr>
            <w:r w:rsidRPr="00446A58">
              <w:rPr>
                <w:sz w:val="24"/>
                <w:szCs w:val="24"/>
                <w:lang w:val="en-US"/>
              </w:rPr>
              <w:t>Project variance = 0.005, n = 8</w:t>
            </w:r>
          </w:p>
        </w:tc>
      </w:tr>
      <w:tr w:rsidR="00DE483B" w:rsidRPr="00446A58" w14:paraId="27EC2A04" w14:textId="77777777" w:rsidTr="00E71371">
        <w:tc>
          <w:tcPr>
            <w:tcW w:w="0" w:type="auto"/>
          </w:tcPr>
          <w:p w14:paraId="022F6FBF" w14:textId="77777777" w:rsidR="00DE483B" w:rsidRPr="00446A58" w:rsidRDefault="00DE483B" w:rsidP="00E71371">
            <w:pPr>
              <w:spacing w:before="36" w:after="36" w:line="240" w:lineRule="auto"/>
              <w:rPr>
                <w:sz w:val="24"/>
                <w:szCs w:val="24"/>
                <w:lang w:val="en-US"/>
              </w:rPr>
            </w:pPr>
          </w:p>
        </w:tc>
        <w:tc>
          <w:tcPr>
            <w:tcW w:w="0" w:type="auto"/>
          </w:tcPr>
          <w:p w14:paraId="70DEA4A9" w14:textId="77777777" w:rsidR="00DE483B" w:rsidRPr="00446A58" w:rsidRDefault="00DE483B" w:rsidP="00E71371">
            <w:pPr>
              <w:spacing w:before="36" w:after="36" w:line="240" w:lineRule="auto"/>
              <w:rPr>
                <w:sz w:val="24"/>
                <w:szCs w:val="24"/>
                <w:lang w:val="en-US"/>
              </w:rPr>
            </w:pPr>
          </w:p>
        </w:tc>
        <w:tc>
          <w:tcPr>
            <w:tcW w:w="0" w:type="auto"/>
          </w:tcPr>
          <w:p w14:paraId="285FE308" w14:textId="77777777" w:rsidR="00DE483B" w:rsidRPr="00446A58" w:rsidRDefault="00DE483B" w:rsidP="00E71371">
            <w:pPr>
              <w:spacing w:before="36" w:after="36" w:line="240" w:lineRule="auto"/>
              <w:rPr>
                <w:sz w:val="24"/>
                <w:szCs w:val="24"/>
                <w:lang w:val="en-US"/>
              </w:rPr>
            </w:pPr>
          </w:p>
        </w:tc>
        <w:tc>
          <w:tcPr>
            <w:tcW w:w="0" w:type="auto"/>
          </w:tcPr>
          <w:p w14:paraId="0195693A" w14:textId="77777777" w:rsidR="00DE483B" w:rsidRPr="00446A58" w:rsidRDefault="00DE483B" w:rsidP="00E71371">
            <w:pPr>
              <w:spacing w:before="36" w:after="36" w:line="240" w:lineRule="auto"/>
              <w:rPr>
                <w:sz w:val="24"/>
                <w:szCs w:val="24"/>
                <w:lang w:val="en-US"/>
              </w:rPr>
            </w:pPr>
          </w:p>
        </w:tc>
        <w:tc>
          <w:tcPr>
            <w:tcW w:w="0" w:type="auto"/>
          </w:tcPr>
          <w:p w14:paraId="5BF275D7" w14:textId="77777777" w:rsidR="00DE483B" w:rsidRPr="00446A58" w:rsidRDefault="00DE483B" w:rsidP="00E71371">
            <w:pPr>
              <w:spacing w:before="36" w:after="36" w:line="240" w:lineRule="auto"/>
              <w:rPr>
                <w:sz w:val="24"/>
                <w:szCs w:val="24"/>
                <w:lang w:val="en-US"/>
              </w:rPr>
            </w:pPr>
          </w:p>
        </w:tc>
        <w:tc>
          <w:tcPr>
            <w:tcW w:w="0" w:type="auto"/>
            <w:hideMark/>
          </w:tcPr>
          <w:p w14:paraId="7F9F938B" w14:textId="77777777" w:rsidR="00DE483B" w:rsidRPr="00446A58" w:rsidRDefault="00DE483B" w:rsidP="00E71371">
            <w:pPr>
              <w:spacing w:before="36" w:after="36" w:line="240" w:lineRule="auto"/>
              <w:rPr>
                <w:sz w:val="24"/>
                <w:szCs w:val="24"/>
                <w:lang w:val="en-US"/>
              </w:rPr>
            </w:pPr>
            <w:r w:rsidRPr="00446A58">
              <w:rPr>
                <w:sz w:val="24"/>
                <w:szCs w:val="24"/>
                <w:lang w:val="en-US"/>
              </w:rPr>
              <w:t>Article variance = 0.014, n = 132</w:t>
            </w:r>
          </w:p>
        </w:tc>
      </w:tr>
      <w:tr w:rsidR="00DE483B" w:rsidRPr="00446A58" w14:paraId="572AF698" w14:textId="77777777" w:rsidTr="00E71371">
        <w:tc>
          <w:tcPr>
            <w:tcW w:w="0" w:type="auto"/>
          </w:tcPr>
          <w:p w14:paraId="2A14B24C" w14:textId="77777777" w:rsidR="00DE483B" w:rsidRPr="00446A58" w:rsidRDefault="00DE483B" w:rsidP="00E71371">
            <w:pPr>
              <w:spacing w:before="36" w:after="36" w:line="240" w:lineRule="auto"/>
              <w:rPr>
                <w:sz w:val="24"/>
                <w:szCs w:val="24"/>
                <w:lang w:val="en-US"/>
              </w:rPr>
            </w:pPr>
          </w:p>
        </w:tc>
        <w:tc>
          <w:tcPr>
            <w:tcW w:w="0" w:type="auto"/>
          </w:tcPr>
          <w:p w14:paraId="7708D517" w14:textId="77777777" w:rsidR="00DE483B" w:rsidRPr="00446A58" w:rsidRDefault="00DE483B" w:rsidP="00E71371">
            <w:pPr>
              <w:spacing w:before="36" w:after="36" w:line="240" w:lineRule="auto"/>
              <w:rPr>
                <w:sz w:val="24"/>
                <w:szCs w:val="24"/>
                <w:lang w:val="en-US"/>
              </w:rPr>
            </w:pPr>
          </w:p>
        </w:tc>
        <w:tc>
          <w:tcPr>
            <w:tcW w:w="0" w:type="auto"/>
          </w:tcPr>
          <w:p w14:paraId="28E3B823" w14:textId="77777777" w:rsidR="00DE483B" w:rsidRPr="00446A58" w:rsidRDefault="00DE483B" w:rsidP="00E71371">
            <w:pPr>
              <w:spacing w:before="36" w:after="36" w:line="240" w:lineRule="auto"/>
              <w:rPr>
                <w:sz w:val="24"/>
                <w:szCs w:val="24"/>
                <w:lang w:val="en-US"/>
              </w:rPr>
            </w:pPr>
          </w:p>
        </w:tc>
        <w:tc>
          <w:tcPr>
            <w:tcW w:w="0" w:type="auto"/>
          </w:tcPr>
          <w:p w14:paraId="431BD608" w14:textId="77777777" w:rsidR="00DE483B" w:rsidRPr="00446A58" w:rsidRDefault="00DE483B" w:rsidP="00E71371">
            <w:pPr>
              <w:spacing w:before="36" w:after="36" w:line="240" w:lineRule="auto"/>
              <w:rPr>
                <w:sz w:val="24"/>
                <w:szCs w:val="24"/>
                <w:lang w:val="en-US"/>
              </w:rPr>
            </w:pPr>
          </w:p>
        </w:tc>
        <w:tc>
          <w:tcPr>
            <w:tcW w:w="0" w:type="auto"/>
          </w:tcPr>
          <w:p w14:paraId="1DEEB70B" w14:textId="77777777" w:rsidR="00DE483B" w:rsidRPr="00446A58" w:rsidRDefault="00DE483B" w:rsidP="00E71371">
            <w:pPr>
              <w:spacing w:before="36" w:after="36" w:line="240" w:lineRule="auto"/>
              <w:rPr>
                <w:sz w:val="24"/>
                <w:szCs w:val="24"/>
                <w:lang w:val="en-US"/>
              </w:rPr>
            </w:pPr>
          </w:p>
        </w:tc>
        <w:tc>
          <w:tcPr>
            <w:tcW w:w="0" w:type="auto"/>
            <w:hideMark/>
          </w:tcPr>
          <w:p w14:paraId="69F0D512" w14:textId="77777777" w:rsidR="00DE483B" w:rsidRPr="00446A58" w:rsidRDefault="00DE483B" w:rsidP="00E71371">
            <w:pPr>
              <w:spacing w:before="36" w:after="36" w:line="240" w:lineRule="auto"/>
              <w:rPr>
                <w:sz w:val="24"/>
                <w:szCs w:val="24"/>
                <w:lang w:val="en-US"/>
              </w:rPr>
            </w:pPr>
            <w:r w:rsidRPr="00446A58">
              <w:rPr>
                <w:sz w:val="24"/>
                <w:szCs w:val="24"/>
                <w:lang w:val="en-US"/>
              </w:rPr>
              <w:t>Effect variance = 0.009, n = 198</w:t>
            </w:r>
          </w:p>
        </w:tc>
      </w:tr>
      <w:tr w:rsidR="00DE483B" w:rsidRPr="00446A58" w14:paraId="0D0AFB1C" w14:textId="77777777" w:rsidTr="00E71371">
        <w:tc>
          <w:tcPr>
            <w:tcW w:w="0" w:type="auto"/>
            <w:tcBorders>
              <w:bottom w:val="single" w:sz="4" w:space="0" w:color="auto"/>
            </w:tcBorders>
          </w:tcPr>
          <w:p w14:paraId="26430401" w14:textId="77777777" w:rsidR="00DE483B" w:rsidRPr="00446A58" w:rsidRDefault="00DE483B" w:rsidP="00E71371">
            <w:pPr>
              <w:spacing w:before="36" w:after="36" w:line="240" w:lineRule="auto"/>
              <w:rPr>
                <w:sz w:val="24"/>
                <w:szCs w:val="24"/>
                <w:lang w:val="en-US"/>
              </w:rPr>
            </w:pPr>
          </w:p>
        </w:tc>
        <w:tc>
          <w:tcPr>
            <w:tcW w:w="0" w:type="auto"/>
            <w:tcBorders>
              <w:bottom w:val="single" w:sz="4" w:space="0" w:color="auto"/>
            </w:tcBorders>
          </w:tcPr>
          <w:p w14:paraId="73FD6B95" w14:textId="77777777" w:rsidR="00DE483B" w:rsidRPr="00446A58" w:rsidRDefault="00DE483B" w:rsidP="00E71371">
            <w:pPr>
              <w:spacing w:before="36" w:after="36" w:line="240" w:lineRule="auto"/>
              <w:rPr>
                <w:sz w:val="24"/>
                <w:szCs w:val="24"/>
                <w:lang w:val="en-US"/>
              </w:rPr>
            </w:pPr>
          </w:p>
        </w:tc>
        <w:tc>
          <w:tcPr>
            <w:tcW w:w="0" w:type="auto"/>
            <w:tcBorders>
              <w:bottom w:val="single" w:sz="4" w:space="0" w:color="auto"/>
            </w:tcBorders>
          </w:tcPr>
          <w:p w14:paraId="5C152F6F" w14:textId="77777777" w:rsidR="00DE483B" w:rsidRPr="00446A58" w:rsidRDefault="00DE483B" w:rsidP="00E71371">
            <w:pPr>
              <w:spacing w:before="36" w:after="36" w:line="240" w:lineRule="auto"/>
              <w:rPr>
                <w:sz w:val="24"/>
                <w:szCs w:val="24"/>
                <w:lang w:val="en-US"/>
              </w:rPr>
            </w:pPr>
          </w:p>
        </w:tc>
        <w:tc>
          <w:tcPr>
            <w:tcW w:w="0" w:type="auto"/>
            <w:tcBorders>
              <w:bottom w:val="single" w:sz="4" w:space="0" w:color="auto"/>
            </w:tcBorders>
          </w:tcPr>
          <w:p w14:paraId="33C99C5A" w14:textId="77777777" w:rsidR="00DE483B" w:rsidRPr="00446A58" w:rsidRDefault="00DE483B" w:rsidP="00E71371">
            <w:pPr>
              <w:spacing w:before="36" w:after="36" w:line="240" w:lineRule="auto"/>
              <w:rPr>
                <w:sz w:val="24"/>
                <w:szCs w:val="24"/>
                <w:lang w:val="en-US"/>
              </w:rPr>
            </w:pPr>
          </w:p>
        </w:tc>
        <w:tc>
          <w:tcPr>
            <w:tcW w:w="0" w:type="auto"/>
            <w:tcBorders>
              <w:bottom w:val="single" w:sz="4" w:space="0" w:color="auto"/>
            </w:tcBorders>
          </w:tcPr>
          <w:p w14:paraId="587FF92B" w14:textId="77777777" w:rsidR="00DE483B" w:rsidRPr="00446A58" w:rsidRDefault="00DE483B" w:rsidP="00E71371">
            <w:pPr>
              <w:spacing w:before="36" w:after="36" w:line="240" w:lineRule="auto"/>
              <w:rPr>
                <w:sz w:val="24"/>
                <w:szCs w:val="24"/>
                <w:lang w:val="en-US"/>
              </w:rPr>
            </w:pPr>
          </w:p>
        </w:tc>
        <w:tc>
          <w:tcPr>
            <w:tcW w:w="0" w:type="auto"/>
            <w:tcBorders>
              <w:bottom w:val="single" w:sz="4" w:space="0" w:color="auto"/>
            </w:tcBorders>
            <w:hideMark/>
          </w:tcPr>
          <w:p w14:paraId="4086C39B" w14:textId="77777777" w:rsidR="00DE483B" w:rsidRPr="00446A58" w:rsidRDefault="00DE483B" w:rsidP="00E71371">
            <w:pPr>
              <w:spacing w:before="36" w:after="36" w:line="240" w:lineRule="auto"/>
              <w:rPr>
                <w:sz w:val="24"/>
                <w:szCs w:val="24"/>
                <w:lang w:val="en-US"/>
              </w:rPr>
            </w:pPr>
            <w:proofErr w:type="gramStart"/>
            <w:r w:rsidRPr="00446A58">
              <w:rPr>
                <w:sz w:val="24"/>
                <w:szCs w:val="24"/>
                <w:lang w:val="en-US"/>
              </w:rPr>
              <w:t>QE(</w:t>
            </w:r>
            <w:proofErr w:type="gramEnd"/>
            <w:r w:rsidRPr="00446A58">
              <w:rPr>
                <w:sz w:val="24"/>
                <w:szCs w:val="24"/>
                <w:lang w:val="en-US"/>
              </w:rPr>
              <w:t>197) = 2715.24, p &lt; .001</w:t>
            </w:r>
          </w:p>
        </w:tc>
      </w:tr>
    </w:tbl>
    <w:p w14:paraId="795026ED" w14:textId="77777777" w:rsidR="00DE483B" w:rsidRPr="00446A58" w:rsidRDefault="00DE483B" w:rsidP="00DE483B">
      <w:pPr>
        <w:spacing w:after="120" w:line="240" w:lineRule="auto"/>
        <w:rPr>
          <w:sz w:val="24"/>
          <w:lang w:val="en-US"/>
        </w:rPr>
      </w:pPr>
    </w:p>
    <w:p w14:paraId="12F2566D" w14:textId="77777777" w:rsidR="00DE483B" w:rsidRPr="00446A58" w:rsidRDefault="00DE483B" w:rsidP="00DE483B">
      <w:pPr>
        <w:spacing w:after="120" w:line="240" w:lineRule="auto"/>
        <w:rPr>
          <w:sz w:val="24"/>
          <w:lang w:val="en-US"/>
        </w:rPr>
      </w:pPr>
      <w:r>
        <w:rPr>
          <w:noProof/>
        </w:rPr>
        <w:drawing>
          <wp:inline distT="0" distB="0" distL="0" distR="0" wp14:anchorId="3673840F" wp14:editId="089E0E31">
            <wp:extent cx="5334000" cy="333375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9-1.png"/>
                    <pic:cNvPicPr>
                      <a:picLocks noChangeAspect="1" noChangeArrowheads="1"/>
                    </pic:cNvPicPr>
                  </pic:nvPicPr>
                  <pic:blipFill>
                    <a:blip r:embed="rId5"/>
                    <a:stretch>
                      <a:fillRect/>
                    </a:stretch>
                  </pic:blipFill>
                  <pic:spPr bwMode="auto">
                    <a:xfrm>
                      <a:off x="0" y="0"/>
                      <a:ext cx="5334000" cy="3333750"/>
                    </a:xfrm>
                    <a:prstGeom prst="rect">
                      <a:avLst/>
                    </a:prstGeom>
                    <a:noFill/>
                    <a:ln w="9525">
                      <a:noFill/>
                      <a:headEnd/>
                      <a:tailEnd/>
                    </a:ln>
                  </pic:spPr>
                </pic:pic>
              </a:graphicData>
            </a:graphic>
          </wp:inline>
        </w:drawing>
      </w:r>
    </w:p>
    <w:p w14:paraId="5B6284BB" w14:textId="473650CE" w:rsidR="00DE483B" w:rsidRDefault="00DE483B" w:rsidP="00DE483B">
      <w:pPr>
        <w:spacing w:after="120" w:line="240" w:lineRule="auto"/>
        <w:rPr>
          <w:sz w:val="24"/>
        </w:rPr>
      </w:pPr>
      <w:r w:rsidRPr="00446A58">
        <w:rPr>
          <w:i/>
          <w:sz w:val="24"/>
        </w:rPr>
        <w:t>Figure S</w:t>
      </w:r>
      <w:r>
        <w:rPr>
          <w:i/>
          <w:sz w:val="24"/>
        </w:rPr>
        <w:t>M1</w:t>
      </w:r>
      <w:r w:rsidRPr="00446A58">
        <w:rPr>
          <w:i/>
          <w:sz w:val="24"/>
        </w:rPr>
        <w:t xml:space="preserve">. </w:t>
      </w:r>
      <w:r w:rsidRPr="00446A58">
        <w:rPr>
          <w:sz w:val="24"/>
        </w:rPr>
        <w:t>Scatter plot of replication effect sizes (in correlation coefficients) plotted against original effects including only statistically significant replications.</w:t>
      </w:r>
    </w:p>
    <w:p w14:paraId="4E80068A" w14:textId="77777777" w:rsidR="00DE483B" w:rsidRDefault="00DE483B" w:rsidP="00DE483B">
      <w:pPr>
        <w:spacing w:after="120" w:line="240" w:lineRule="auto"/>
        <w:rPr>
          <w:sz w:val="24"/>
        </w:rPr>
      </w:pPr>
    </w:p>
    <w:p w14:paraId="6DBC5589" w14:textId="77777777" w:rsidR="00DE483B" w:rsidRDefault="00DE483B">
      <w:pPr>
        <w:rPr>
          <w:sz w:val="24"/>
        </w:rPr>
      </w:pPr>
      <w:r>
        <w:rPr>
          <w:sz w:val="24"/>
        </w:rPr>
        <w:br w:type="page"/>
      </w:r>
    </w:p>
    <w:p w14:paraId="397B87DE" w14:textId="7B87C72A" w:rsidR="00CE5CC3" w:rsidRDefault="00CE5CC3" w:rsidP="00074BCD">
      <w:pPr>
        <w:spacing w:after="120" w:line="360" w:lineRule="auto"/>
        <w:ind w:firstLine="720"/>
        <w:rPr>
          <w:sz w:val="24"/>
        </w:rPr>
      </w:pPr>
      <w:r w:rsidRPr="00CE5CC3">
        <w:rPr>
          <w:sz w:val="24"/>
        </w:rPr>
        <w:lastRenderedPageBreak/>
        <w:t>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r w:rsidR="00074BCD">
        <w:rPr>
          <w:sz w:val="24"/>
        </w:rPr>
        <w:t xml:space="preserve"> </w:t>
      </w:r>
      <w:r w:rsidR="00074BCD">
        <w:rPr>
          <w:sz w:val="24"/>
        </w:rPr>
        <w:t>See Table SM</w:t>
      </w:r>
      <w:r w:rsidR="00074BCD">
        <w:rPr>
          <w:sz w:val="24"/>
        </w:rPr>
        <w:t>2</w:t>
      </w:r>
      <w:r w:rsidR="00074BCD">
        <w:rPr>
          <w:sz w:val="24"/>
        </w:rPr>
        <w:t xml:space="preserve"> and Figure SM</w:t>
      </w:r>
      <w:r w:rsidR="00074BCD">
        <w:rPr>
          <w:sz w:val="24"/>
        </w:rPr>
        <w:t>2</w:t>
      </w:r>
      <w:r w:rsidR="00074BCD">
        <w:rPr>
          <w:sz w:val="24"/>
        </w:rPr>
        <w:t xml:space="preserve"> full model output and a plot of the subset of studies with statistically </w:t>
      </w:r>
      <w:r w:rsidR="00074BCD">
        <w:rPr>
          <w:sz w:val="24"/>
        </w:rPr>
        <w:t>equivalent</w:t>
      </w:r>
      <w:r w:rsidR="00074BCD">
        <w:rPr>
          <w:sz w:val="24"/>
        </w:rPr>
        <w:t xml:space="preserve"> results in the same direction as the original.</w:t>
      </w:r>
    </w:p>
    <w:p w14:paraId="700CEA89" w14:textId="6CCDB2C8" w:rsidR="0070606A" w:rsidRPr="00446A58" w:rsidRDefault="0070606A" w:rsidP="0070606A">
      <w:pPr>
        <w:spacing w:after="120" w:line="240" w:lineRule="auto"/>
        <w:rPr>
          <w:sz w:val="24"/>
        </w:rPr>
      </w:pPr>
      <w:r w:rsidRPr="00446A58">
        <w:rPr>
          <w:sz w:val="24"/>
        </w:rPr>
        <w:t>Table SM</w:t>
      </w:r>
      <w:r w:rsidR="00FB00AD">
        <w:rPr>
          <w:sz w:val="24"/>
        </w:rPr>
        <w:t>2</w:t>
      </w:r>
      <w:r w:rsidRPr="00446A58">
        <w:rPr>
          <w:sz w:val="24"/>
        </w:rPr>
        <w:t xml:space="preserve">. </w:t>
      </w:r>
    </w:p>
    <w:p w14:paraId="3A8E796A" w14:textId="77777777" w:rsidR="0070606A" w:rsidRPr="00446A58" w:rsidRDefault="0070606A" w:rsidP="0070606A">
      <w:pPr>
        <w:spacing w:after="120" w:line="240" w:lineRule="auto"/>
        <w:rPr>
          <w:i/>
          <w:sz w:val="24"/>
        </w:rPr>
      </w:pPr>
      <w:r w:rsidRPr="00446A58">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70606A" w:rsidRPr="00446A58" w14:paraId="2B568E23" w14:textId="77777777" w:rsidTr="00E71371">
        <w:tc>
          <w:tcPr>
            <w:tcW w:w="0" w:type="auto"/>
            <w:tcBorders>
              <w:top w:val="single" w:sz="4" w:space="0" w:color="auto"/>
              <w:left w:val="nil"/>
              <w:bottom w:val="single" w:sz="4" w:space="0" w:color="auto"/>
              <w:right w:val="nil"/>
            </w:tcBorders>
            <w:vAlign w:val="bottom"/>
            <w:hideMark/>
          </w:tcPr>
          <w:p w14:paraId="06D4A3DD"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269F0C49"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3EA70C6F"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2994D5D8"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2" w:space="0" w:color="auto"/>
              <w:right w:val="nil"/>
            </w:tcBorders>
            <w:vAlign w:val="bottom"/>
            <w:hideMark/>
          </w:tcPr>
          <w:p w14:paraId="4DDC78F0"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2" w:space="0" w:color="auto"/>
              <w:right w:val="nil"/>
            </w:tcBorders>
            <w:vAlign w:val="bottom"/>
            <w:hideMark/>
          </w:tcPr>
          <w:p w14:paraId="1E18753E" w14:textId="77777777" w:rsidR="0070606A" w:rsidRPr="00446A58" w:rsidRDefault="0070606A" w:rsidP="00E71371">
            <w:pPr>
              <w:spacing w:before="36" w:after="36" w:line="240" w:lineRule="auto"/>
              <w:rPr>
                <w:sz w:val="24"/>
                <w:szCs w:val="24"/>
                <w:lang w:val="en-US"/>
              </w:rPr>
            </w:pPr>
            <w:r w:rsidRPr="00446A58">
              <w:rPr>
                <w:sz w:val="24"/>
                <w:szCs w:val="24"/>
                <w:lang w:val="en-US"/>
              </w:rPr>
              <w:t>Random effects</w:t>
            </w:r>
          </w:p>
        </w:tc>
      </w:tr>
      <w:tr w:rsidR="0070606A" w:rsidRPr="00446A58" w14:paraId="5A30AB5A" w14:textId="77777777" w:rsidTr="00E71371">
        <w:tc>
          <w:tcPr>
            <w:tcW w:w="0" w:type="auto"/>
            <w:tcBorders>
              <w:top w:val="single" w:sz="4" w:space="0" w:color="auto"/>
            </w:tcBorders>
            <w:hideMark/>
          </w:tcPr>
          <w:p w14:paraId="32979A8D"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0.08</w:t>
            </w:r>
          </w:p>
        </w:tc>
        <w:tc>
          <w:tcPr>
            <w:tcW w:w="0" w:type="auto"/>
            <w:hideMark/>
          </w:tcPr>
          <w:p w14:paraId="7D10D1C9"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0.15</w:t>
            </w:r>
          </w:p>
        </w:tc>
        <w:tc>
          <w:tcPr>
            <w:tcW w:w="0" w:type="auto"/>
            <w:hideMark/>
          </w:tcPr>
          <w:p w14:paraId="094CFF90"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0.01</w:t>
            </w:r>
          </w:p>
        </w:tc>
        <w:tc>
          <w:tcPr>
            <w:tcW w:w="0" w:type="auto"/>
            <w:hideMark/>
          </w:tcPr>
          <w:p w14:paraId="69F4EE62"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0.04</w:t>
            </w:r>
          </w:p>
        </w:tc>
        <w:tc>
          <w:tcPr>
            <w:tcW w:w="0" w:type="auto"/>
            <w:hideMark/>
          </w:tcPr>
          <w:p w14:paraId="746A12D8" w14:textId="77777777" w:rsidR="0070606A" w:rsidRPr="00446A58" w:rsidRDefault="0070606A" w:rsidP="00E71371">
            <w:pPr>
              <w:spacing w:before="36" w:after="36" w:line="240" w:lineRule="auto"/>
              <w:jc w:val="right"/>
              <w:rPr>
                <w:sz w:val="24"/>
                <w:szCs w:val="24"/>
                <w:lang w:val="en-US"/>
              </w:rPr>
            </w:pPr>
            <w:r w:rsidRPr="00446A58">
              <w:rPr>
                <w:sz w:val="24"/>
                <w:szCs w:val="24"/>
                <w:lang w:val="en-US"/>
              </w:rPr>
              <w:t>0.03</w:t>
            </w:r>
          </w:p>
        </w:tc>
        <w:tc>
          <w:tcPr>
            <w:tcW w:w="0" w:type="auto"/>
          </w:tcPr>
          <w:p w14:paraId="2461E23B" w14:textId="77777777" w:rsidR="0070606A" w:rsidRPr="00446A58" w:rsidRDefault="0070606A" w:rsidP="00E71371">
            <w:pPr>
              <w:spacing w:before="36" w:after="36" w:line="240" w:lineRule="auto"/>
              <w:rPr>
                <w:sz w:val="24"/>
                <w:szCs w:val="24"/>
                <w:lang w:val="en-US"/>
              </w:rPr>
            </w:pPr>
          </w:p>
        </w:tc>
      </w:tr>
      <w:tr w:rsidR="0070606A" w:rsidRPr="00446A58" w14:paraId="3F95B2E8" w14:textId="77777777" w:rsidTr="00E71371">
        <w:tc>
          <w:tcPr>
            <w:tcW w:w="0" w:type="auto"/>
          </w:tcPr>
          <w:p w14:paraId="182A8532" w14:textId="77777777" w:rsidR="0070606A" w:rsidRPr="00446A58" w:rsidRDefault="0070606A" w:rsidP="00E71371">
            <w:pPr>
              <w:spacing w:before="36" w:after="36" w:line="240" w:lineRule="auto"/>
              <w:rPr>
                <w:sz w:val="24"/>
                <w:szCs w:val="24"/>
                <w:lang w:val="en-US"/>
              </w:rPr>
            </w:pPr>
          </w:p>
        </w:tc>
        <w:tc>
          <w:tcPr>
            <w:tcW w:w="0" w:type="auto"/>
          </w:tcPr>
          <w:p w14:paraId="32449F6A" w14:textId="77777777" w:rsidR="0070606A" w:rsidRPr="00446A58" w:rsidRDefault="0070606A" w:rsidP="00E71371">
            <w:pPr>
              <w:spacing w:before="36" w:after="36" w:line="240" w:lineRule="auto"/>
              <w:rPr>
                <w:sz w:val="24"/>
                <w:szCs w:val="24"/>
                <w:lang w:val="en-US"/>
              </w:rPr>
            </w:pPr>
          </w:p>
        </w:tc>
        <w:tc>
          <w:tcPr>
            <w:tcW w:w="0" w:type="auto"/>
          </w:tcPr>
          <w:p w14:paraId="0DA46D98" w14:textId="77777777" w:rsidR="0070606A" w:rsidRPr="00446A58" w:rsidRDefault="0070606A" w:rsidP="00E71371">
            <w:pPr>
              <w:spacing w:before="36" w:after="36" w:line="240" w:lineRule="auto"/>
              <w:rPr>
                <w:sz w:val="24"/>
                <w:szCs w:val="24"/>
                <w:lang w:val="en-US"/>
              </w:rPr>
            </w:pPr>
          </w:p>
        </w:tc>
        <w:tc>
          <w:tcPr>
            <w:tcW w:w="0" w:type="auto"/>
          </w:tcPr>
          <w:p w14:paraId="780D09A7" w14:textId="77777777" w:rsidR="0070606A" w:rsidRPr="00446A58" w:rsidRDefault="0070606A" w:rsidP="00E71371">
            <w:pPr>
              <w:spacing w:before="36" w:after="36" w:line="240" w:lineRule="auto"/>
              <w:rPr>
                <w:sz w:val="24"/>
                <w:szCs w:val="24"/>
                <w:lang w:val="en-US"/>
              </w:rPr>
            </w:pPr>
          </w:p>
        </w:tc>
        <w:tc>
          <w:tcPr>
            <w:tcW w:w="0" w:type="auto"/>
          </w:tcPr>
          <w:p w14:paraId="273836AB" w14:textId="77777777" w:rsidR="0070606A" w:rsidRPr="00446A58" w:rsidRDefault="0070606A" w:rsidP="00E71371">
            <w:pPr>
              <w:spacing w:before="36" w:after="36" w:line="240" w:lineRule="auto"/>
              <w:rPr>
                <w:sz w:val="24"/>
                <w:szCs w:val="24"/>
                <w:lang w:val="en-US"/>
              </w:rPr>
            </w:pPr>
          </w:p>
        </w:tc>
        <w:tc>
          <w:tcPr>
            <w:tcW w:w="0" w:type="auto"/>
            <w:hideMark/>
          </w:tcPr>
          <w:p w14:paraId="32960049" w14:textId="77777777" w:rsidR="0070606A" w:rsidRPr="00446A58" w:rsidRDefault="0070606A" w:rsidP="00E71371">
            <w:pPr>
              <w:spacing w:before="36" w:after="36" w:line="240" w:lineRule="auto"/>
              <w:rPr>
                <w:sz w:val="24"/>
                <w:szCs w:val="24"/>
                <w:lang w:val="en-US"/>
              </w:rPr>
            </w:pPr>
            <w:r w:rsidRPr="00446A58">
              <w:rPr>
                <w:sz w:val="24"/>
                <w:szCs w:val="24"/>
                <w:lang w:val="en-US"/>
              </w:rPr>
              <w:t>Project variance = 0.008, n = 8</w:t>
            </w:r>
          </w:p>
        </w:tc>
      </w:tr>
      <w:tr w:rsidR="0070606A" w:rsidRPr="00446A58" w14:paraId="6E81BE05" w14:textId="77777777" w:rsidTr="00E71371">
        <w:tc>
          <w:tcPr>
            <w:tcW w:w="0" w:type="auto"/>
          </w:tcPr>
          <w:p w14:paraId="6CFD4592" w14:textId="77777777" w:rsidR="0070606A" w:rsidRPr="00446A58" w:rsidRDefault="0070606A" w:rsidP="00E71371">
            <w:pPr>
              <w:spacing w:before="36" w:after="36" w:line="240" w:lineRule="auto"/>
              <w:rPr>
                <w:sz w:val="24"/>
                <w:szCs w:val="24"/>
                <w:lang w:val="en-US"/>
              </w:rPr>
            </w:pPr>
          </w:p>
        </w:tc>
        <w:tc>
          <w:tcPr>
            <w:tcW w:w="0" w:type="auto"/>
          </w:tcPr>
          <w:p w14:paraId="4B62E355" w14:textId="77777777" w:rsidR="0070606A" w:rsidRPr="00446A58" w:rsidRDefault="0070606A" w:rsidP="00E71371">
            <w:pPr>
              <w:spacing w:before="36" w:after="36" w:line="240" w:lineRule="auto"/>
              <w:rPr>
                <w:sz w:val="24"/>
                <w:szCs w:val="24"/>
                <w:lang w:val="en-US"/>
              </w:rPr>
            </w:pPr>
          </w:p>
        </w:tc>
        <w:tc>
          <w:tcPr>
            <w:tcW w:w="0" w:type="auto"/>
          </w:tcPr>
          <w:p w14:paraId="2BB7FFEF" w14:textId="77777777" w:rsidR="0070606A" w:rsidRPr="00446A58" w:rsidRDefault="0070606A" w:rsidP="00E71371">
            <w:pPr>
              <w:spacing w:before="36" w:after="36" w:line="240" w:lineRule="auto"/>
              <w:rPr>
                <w:sz w:val="24"/>
                <w:szCs w:val="24"/>
                <w:lang w:val="en-US"/>
              </w:rPr>
            </w:pPr>
          </w:p>
        </w:tc>
        <w:tc>
          <w:tcPr>
            <w:tcW w:w="0" w:type="auto"/>
          </w:tcPr>
          <w:p w14:paraId="4CE23550" w14:textId="77777777" w:rsidR="0070606A" w:rsidRPr="00446A58" w:rsidRDefault="0070606A" w:rsidP="00E71371">
            <w:pPr>
              <w:spacing w:before="36" w:after="36" w:line="240" w:lineRule="auto"/>
              <w:rPr>
                <w:sz w:val="24"/>
                <w:szCs w:val="24"/>
                <w:lang w:val="en-US"/>
              </w:rPr>
            </w:pPr>
          </w:p>
        </w:tc>
        <w:tc>
          <w:tcPr>
            <w:tcW w:w="0" w:type="auto"/>
          </w:tcPr>
          <w:p w14:paraId="1D240E77" w14:textId="77777777" w:rsidR="0070606A" w:rsidRPr="00446A58" w:rsidRDefault="0070606A" w:rsidP="00E71371">
            <w:pPr>
              <w:spacing w:before="36" w:after="36" w:line="240" w:lineRule="auto"/>
              <w:rPr>
                <w:sz w:val="24"/>
                <w:szCs w:val="24"/>
                <w:lang w:val="en-US"/>
              </w:rPr>
            </w:pPr>
          </w:p>
        </w:tc>
        <w:tc>
          <w:tcPr>
            <w:tcW w:w="0" w:type="auto"/>
            <w:hideMark/>
          </w:tcPr>
          <w:p w14:paraId="0B4B9AE3" w14:textId="77777777" w:rsidR="0070606A" w:rsidRPr="00446A58" w:rsidRDefault="0070606A" w:rsidP="00E71371">
            <w:pPr>
              <w:spacing w:before="36" w:after="36" w:line="240" w:lineRule="auto"/>
              <w:rPr>
                <w:sz w:val="24"/>
                <w:szCs w:val="24"/>
                <w:lang w:val="en-US"/>
              </w:rPr>
            </w:pPr>
            <w:r w:rsidRPr="00446A58">
              <w:rPr>
                <w:sz w:val="24"/>
                <w:szCs w:val="24"/>
                <w:lang w:val="en-US"/>
              </w:rPr>
              <w:t>Article variance = 0.018, n = 169</w:t>
            </w:r>
          </w:p>
        </w:tc>
      </w:tr>
      <w:tr w:rsidR="0070606A" w:rsidRPr="00446A58" w14:paraId="193E38C8" w14:textId="77777777" w:rsidTr="00D41BCF">
        <w:tc>
          <w:tcPr>
            <w:tcW w:w="0" w:type="auto"/>
          </w:tcPr>
          <w:p w14:paraId="0263B191" w14:textId="77777777" w:rsidR="0070606A" w:rsidRPr="00446A58" w:rsidRDefault="0070606A" w:rsidP="00E71371">
            <w:pPr>
              <w:spacing w:before="36" w:after="36" w:line="240" w:lineRule="auto"/>
              <w:rPr>
                <w:sz w:val="24"/>
                <w:szCs w:val="24"/>
                <w:lang w:val="en-US"/>
              </w:rPr>
            </w:pPr>
          </w:p>
        </w:tc>
        <w:tc>
          <w:tcPr>
            <w:tcW w:w="0" w:type="auto"/>
          </w:tcPr>
          <w:p w14:paraId="459FC2F2" w14:textId="77777777" w:rsidR="0070606A" w:rsidRPr="00446A58" w:rsidRDefault="0070606A" w:rsidP="00E71371">
            <w:pPr>
              <w:spacing w:before="36" w:after="36" w:line="240" w:lineRule="auto"/>
              <w:rPr>
                <w:sz w:val="24"/>
                <w:szCs w:val="24"/>
                <w:lang w:val="en-US"/>
              </w:rPr>
            </w:pPr>
          </w:p>
        </w:tc>
        <w:tc>
          <w:tcPr>
            <w:tcW w:w="0" w:type="auto"/>
          </w:tcPr>
          <w:p w14:paraId="1D068B65" w14:textId="77777777" w:rsidR="0070606A" w:rsidRPr="00446A58" w:rsidRDefault="0070606A" w:rsidP="00E71371">
            <w:pPr>
              <w:spacing w:before="36" w:after="36" w:line="240" w:lineRule="auto"/>
              <w:rPr>
                <w:sz w:val="24"/>
                <w:szCs w:val="24"/>
                <w:lang w:val="en-US"/>
              </w:rPr>
            </w:pPr>
          </w:p>
        </w:tc>
        <w:tc>
          <w:tcPr>
            <w:tcW w:w="0" w:type="auto"/>
          </w:tcPr>
          <w:p w14:paraId="1F1E6521" w14:textId="77777777" w:rsidR="0070606A" w:rsidRPr="00446A58" w:rsidRDefault="0070606A" w:rsidP="00E71371">
            <w:pPr>
              <w:spacing w:before="36" w:after="36" w:line="240" w:lineRule="auto"/>
              <w:rPr>
                <w:sz w:val="24"/>
                <w:szCs w:val="24"/>
                <w:lang w:val="en-US"/>
              </w:rPr>
            </w:pPr>
          </w:p>
        </w:tc>
        <w:tc>
          <w:tcPr>
            <w:tcW w:w="0" w:type="auto"/>
          </w:tcPr>
          <w:p w14:paraId="6C1A68BF" w14:textId="77777777" w:rsidR="0070606A" w:rsidRPr="00446A58" w:rsidRDefault="0070606A" w:rsidP="00E71371">
            <w:pPr>
              <w:spacing w:before="36" w:after="36" w:line="240" w:lineRule="auto"/>
              <w:rPr>
                <w:sz w:val="24"/>
                <w:szCs w:val="24"/>
                <w:lang w:val="en-US"/>
              </w:rPr>
            </w:pPr>
          </w:p>
        </w:tc>
        <w:tc>
          <w:tcPr>
            <w:tcW w:w="0" w:type="auto"/>
            <w:hideMark/>
          </w:tcPr>
          <w:p w14:paraId="4C314559" w14:textId="77777777" w:rsidR="0070606A" w:rsidRPr="00446A58" w:rsidRDefault="0070606A" w:rsidP="00E71371">
            <w:pPr>
              <w:spacing w:before="36" w:after="36" w:line="240" w:lineRule="auto"/>
              <w:rPr>
                <w:sz w:val="24"/>
                <w:szCs w:val="24"/>
                <w:lang w:val="en-US"/>
              </w:rPr>
            </w:pPr>
            <w:r w:rsidRPr="00446A58">
              <w:rPr>
                <w:sz w:val="24"/>
                <w:szCs w:val="24"/>
                <w:lang w:val="en-US"/>
              </w:rPr>
              <w:t>Effect variance = 0.009, n = 237</w:t>
            </w:r>
          </w:p>
        </w:tc>
      </w:tr>
      <w:tr w:rsidR="0070606A" w:rsidRPr="00446A58" w14:paraId="61D0A0E0" w14:textId="77777777" w:rsidTr="00D41BCF">
        <w:tc>
          <w:tcPr>
            <w:tcW w:w="0" w:type="auto"/>
            <w:tcBorders>
              <w:bottom w:val="single" w:sz="4" w:space="0" w:color="auto"/>
            </w:tcBorders>
          </w:tcPr>
          <w:p w14:paraId="03151525" w14:textId="77777777" w:rsidR="0070606A" w:rsidRPr="00446A58" w:rsidRDefault="0070606A" w:rsidP="00E71371">
            <w:pPr>
              <w:spacing w:before="36" w:after="36" w:line="240" w:lineRule="auto"/>
              <w:rPr>
                <w:sz w:val="24"/>
                <w:szCs w:val="24"/>
                <w:lang w:val="en-US"/>
              </w:rPr>
            </w:pPr>
          </w:p>
        </w:tc>
        <w:tc>
          <w:tcPr>
            <w:tcW w:w="0" w:type="auto"/>
            <w:tcBorders>
              <w:bottom w:val="single" w:sz="4" w:space="0" w:color="auto"/>
            </w:tcBorders>
          </w:tcPr>
          <w:p w14:paraId="5AD8E0AA" w14:textId="77777777" w:rsidR="0070606A" w:rsidRPr="00446A58" w:rsidRDefault="0070606A" w:rsidP="00E71371">
            <w:pPr>
              <w:spacing w:before="36" w:after="36" w:line="240" w:lineRule="auto"/>
              <w:rPr>
                <w:sz w:val="24"/>
                <w:szCs w:val="24"/>
                <w:lang w:val="en-US"/>
              </w:rPr>
            </w:pPr>
          </w:p>
        </w:tc>
        <w:tc>
          <w:tcPr>
            <w:tcW w:w="0" w:type="auto"/>
            <w:tcBorders>
              <w:bottom w:val="single" w:sz="4" w:space="0" w:color="auto"/>
            </w:tcBorders>
          </w:tcPr>
          <w:p w14:paraId="4D2FCAC0" w14:textId="77777777" w:rsidR="0070606A" w:rsidRPr="00446A58" w:rsidRDefault="0070606A" w:rsidP="00E71371">
            <w:pPr>
              <w:spacing w:before="36" w:after="36" w:line="240" w:lineRule="auto"/>
              <w:rPr>
                <w:sz w:val="24"/>
                <w:szCs w:val="24"/>
                <w:lang w:val="en-US"/>
              </w:rPr>
            </w:pPr>
          </w:p>
        </w:tc>
        <w:tc>
          <w:tcPr>
            <w:tcW w:w="0" w:type="auto"/>
            <w:tcBorders>
              <w:bottom w:val="single" w:sz="4" w:space="0" w:color="auto"/>
            </w:tcBorders>
          </w:tcPr>
          <w:p w14:paraId="3D82154C" w14:textId="77777777" w:rsidR="0070606A" w:rsidRPr="00446A58" w:rsidRDefault="0070606A" w:rsidP="00E71371">
            <w:pPr>
              <w:spacing w:before="36" w:after="36" w:line="240" w:lineRule="auto"/>
              <w:rPr>
                <w:sz w:val="24"/>
                <w:szCs w:val="24"/>
                <w:lang w:val="en-US"/>
              </w:rPr>
            </w:pPr>
          </w:p>
        </w:tc>
        <w:tc>
          <w:tcPr>
            <w:tcW w:w="0" w:type="auto"/>
            <w:tcBorders>
              <w:bottom w:val="single" w:sz="4" w:space="0" w:color="auto"/>
            </w:tcBorders>
          </w:tcPr>
          <w:p w14:paraId="4277CD84" w14:textId="77777777" w:rsidR="0070606A" w:rsidRPr="00446A58" w:rsidRDefault="0070606A" w:rsidP="00E71371">
            <w:pPr>
              <w:spacing w:before="36" w:after="36" w:line="240" w:lineRule="auto"/>
              <w:rPr>
                <w:sz w:val="24"/>
                <w:szCs w:val="24"/>
                <w:lang w:val="en-US"/>
              </w:rPr>
            </w:pPr>
          </w:p>
        </w:tc>
        <w:tc>
          <w:tcPr>
            <w:tcW w:w="0" w:type="auto"/>
            <w:tcBorders>
              <w:bottom w:val="single" w:sz="4" w:space="0" w:color="auto"/>
            </w:tcBorders>
            <w:hideMark/>
          </w:tcPr>
          <w:p w14:paraId="091410AE" w14:textId="77777777" w:rsidR="0070606A" w:rsidRPr="00446A58" w:rsidRDefault="0070606A" w:rsidP="00E71371">
            <w:pPr>
              <w:spacing w:before="36" w:after="36" w:line="240" w:lineRule="auto"/>
              <w:rPr>
                <w:sz w:val="24"/>
                <w:szCs w:val="24"/>
                <w:lang w:val="en-US"/>
              </w:rPr>
            </w:pPr>
            <w:proofErr w:type="gramStart"/>
            <w:r w:rsidRPr="00446A58">
              <w:rPr>
                <w:sz w:val="24"/>
                <w:szCs w:val="24"/>
                <w:lang w:val="en-US"/>
              </w:rPr>
              <w:t>QE(</w:t>
            </w:r>
            <w:proofErr w:type="gramEnd"/>
            <w:r w:rsidRPr="00446A58">
              <w:rPr>
                <w:sz w:val="24"/>
                <w:szCs w:val="24"/>
                <w:lang w:val="en-US"/>
              </w:rPr>
              <w:t>236) = 3031.58, p &lt; .001</w:t>
            </w:r>
          </w:p>
        </w:tc>
      </w:tr>
    </w:tbl>
    <w:p w14:paraId="1BB89E06" w14:textId="38ADAA89" w:rsidR="0070606A" w:rsidRDefault="0070606A" w:rsidP="0070606A">
      <w:pPr>
        <w:spacing w:after="120" w:line="240" w:lineRule="auto"/>
        <w:rPr>
          <w:sz w:val="24"/>
          <w:lang w:val="en-US"/>
        </w:rPr>
      </w:pPr>
    </w:p>
    <w:p w14:paraId="79741704" w14:textId="77777777" w:rsidR="00D41BCF" w:rsidRPr="00446A58" w:rsidRDefault="00D41BCF" w:rsidP="0070606A">
      <w:pPr>
        <w:spacing w:after="120" w:line="240" w:lineRule="auto"/>
        <w:rPr>
          <w:sz w:val="24"/>
          <w:lang w:val="en-US"/>
        </w:rPr>
      </w:pPr>
    </w:p>
    <w:p w14:paraId="14930E32" w14:textId="77777777" w:rsidR="0070606A" w:rsidRPr="00446A58" w:rsidRDefault="0070606A" w:rsidP="0070606A">
      <w:pPr>
        <w:spacing w:after="120" w:line="240" w:lineRule="auto"/>
        <w:rPr>
          <w:sz w:val="24"/>
          <w:lang w:val="en-US"/>
        </w:rPr>
      </w:pPr>
      <w:r>
        <w:rPr>
          <w:noProof/>
        </w:rPr>
        <w:drawing>
          <wp:inline distT="0" distB="0" distL="0" distR="0" wp14:anchorId="1BB28E92" wp14:editId="2C144138">
            <wp:extent cx="5334000" cy="333375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21-1.png"/>
                    <pic:cNvPicPr>
                      <a:picLocks noChangeAspect="1" noChangeArrowheads="1"/>
                    </pic:cNvPicPr>
                  </pic:nvPicPr>
                  <pic:blipFill>
                    <a:blip r:embed="rId6"/>
                    <a:stretch>
                      <a:fillRect/>
                    </a:stretch>
                  </pic:blipFill>
                  <pic:spPr bwMode="auto">
                    <a:xfrm>
                      <a:off x="0" y="0"/>
                      <a:ext cx="5334000" cy="3333750"/>
                    </a:xfrm>
                    <a:prstGeom prst="rect">
                      <a:avLst/>
                    </a:prstGeom>
                    <a:noFill/>
                    <a:ln w="9525">
                      <a:noFill/>
                      <a:headEnd/>
                      <a:tailEnd/>
                    </a:ln>
                  </pic:spPr>
                </pic:pic>
              </a:graphicData>
            </a:graphic>
          </wp:inline>
        </w:drawing>
      </w:r>
    </w:p>
    <w:p w14:paraId="6894489D" w14:textId="6E9690EE" w:rsidR="0070606A" w:rsidRPr="00446A58" w:rsidRDefault="0070606A" w:rsidP="0070606A">
      <w:pPr>
        <w:spacing w:after="120" w:line="240" w:lineRule="auto"/>
        <w:rPr>
          <w:sz w:val="24"/>
        </w:rPr>
      </w:pPr>
      <w:r w:rsidRPr="00446A58">
        <w:rPr>
          <w:i/>
          <w:sz w:val="24"/>
        </w:rPr>
        <w:t>Figure SM</w:t>
      </w:r>
      <w:r w:rsidR="00FB00AD">
        <w:rPr>
          <w:i/>
          <w:sz w:val="24"/>
        </w:rPr>
        <w:t>2</w:t>
      </w:r>
      <w:r w:rsidRPr="00446A58">
        <w:rPr>
          <w:i/>
          <w:sz w:val="24"/>
        </w:rPr>
        <w:t>.</w:t>
      </w:r>
      <w:r w:rsidRPr="00446A58">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3B7419C2" w14:textId="77777777" w:rsidR="0070606A" w:rsidRPr="00CE5CC3" w:rsidRDefault="0070606A" w:rsidP="00CE5CC3">
      <w:pPr>
        <w:spacing w:after="120" w:line="360" w:lineRule="auto"/>
        <w:ind w:firstLine="720"/>
        <w:rPr>
          <w:sz w:val="24"/>
        </w:rPr>
      </w:pPr>
    </w:p>
    <w:p w14:paraId="5318145B" w14:textId="6368E5DC" w:rsidR="00CE5CC3" w:rsidRPr="00CE5CC3" w:rsidRDefault="00DC7BCC" w:rsidP="00CE5CC3">
      <w:pPr>
        <w:spacing w:after="120" w:line="360" w:lineRule="auto"/>
        <w:ind w:firstLine="720"/>
        <w:rPr>
          <w:sz w:val="24"/>
          <w:lang w:val="en-US"/>
        </w:rPr>
      </w:pPr>
      <w:r>
        <w:rPr>
          <w:sz w:val="24"/>
          <w:lang w:val="en-US"/>
        </w:rPr>
        <w:t xml:space="preserve">The estimated decreases </w:t>
      </w:r>
      <w:r w:rsidR="00CE5CC3" w:rsidRPr="00CE5CC3">
        <w:rPr>
          <w:sz w:val="24"/>
          <w:lang w:val="en-US"/>
        </w:rPr>
        <w:t>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5DD1D68D" w14:textId="4B614260" w:rsidR="00CE5CC3" w:rsidRPr="00CE5CC3" w:rsidRDefault="00CE5CC3" w:rsidP="00CE5CC3">
      <w:pPr>
        <w:keepNext/>
        <w:keepLines/>
        <w:spacing w:before="40" w:after="0"/>
        <w:outlineLvl w:val="4"/>
        <w:rPr>
          <w:rFonts w:eastAsiaTheme="majorEastAsia" w:cstheme="minorHAnsi"/>
          <w:sz w:val="24"/>
          <w:szCs w:val="24"/>
        </w:rPr>
      </w:pPr>
      <w:r w:rsidRPr="00CE5CC3">
        <w:rPr>
          <w:rFonts w:eastAsiaTheme="majorEastAsia" w:cstheme="minorHAnsi"/>
          <w:sz w:val="24"/>
          <w:szCs w:val="24"/>
        </w:rPr>
        <w:t xml:space="preserve">Table </w:t>
      </w:r>
      <w:r w:rsidR="008F3932">
        <w:rPr>
          <w:rFonts w:eastAsiaTheme="majorEastAsia" w:cstheme="minorHAnsi"/>
          <w:sz w:val="24"/>
          <w:szCs w:val="24"/>
        </w:rPr>
        <w:t>SM</w:t>
      </w:r>
      <w:r w:rsidR="00AB48A8">
        <w:rPr>
          <w:rFonts w:eastAsiaTheme="majorEastAsia" w:cstheme="minorHAnsi"/>
          <w:sz w:val="24"/>
          <w:szCs w:val="24"/>
        </w:rPr>
        <w:t>2</w:t>
      </w:r>
      <w:r w:rsidRPr="00CE5CC3">
        <w:rPr>
          <w:rFonts w:eastAsiaTheme="majorEastAsia" w:cstheme="minorHAnsi"/>
          <w:sz w:val="24"/>
          <w:szCs w:val="24"/>
        </w:rPr>
        <w:t>.</w:t>
      </w:r>
    </w:p>
    <w:p w14:paraId="5620C3DA" w14:textId="77777777" w:rsidR="00CE5CC3" w:rsidRPr="00CE5CC3" w:rsidRDefault="00CE5CC3" w:rsidP="00CE5CC3">
      <w:pPr>
        <w:spacing w:before="180" w:after="180" w:line="360" w:lineRule="auto"/>
        <w:rPr>
          <w:rFonts w:eastAsia="Cambria" w:cstheme="minorHAnsi"/>
          <w:i/>
          <w:sz w:val="24"/>
          <w:szCs w:val="24"/>
          <w:lang w:val="en-US"/>
        </w:rPr>
      </w:pPr>
      <w:r w:rsidRPr="00CE5CC3">
        <w:rPr>
          <w:rFonts w:eastAsia="Cambria" w:cstheme="minorHAnsi"/>
          <w:i/>
          <w:sz w:val="24"/>
          <w:szCs w:val="24"/>
          <w:lang w:val="en-US"/>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CE5CC3" w:rsidRPr="00CE5CC3" w14:paraId="33F4AB58" w14:textId="77777777" w:rsidTr="00E71371">
        <w:tc>
          <w:tcPr>
            <w:tcW w:w="1414" w:type="pct"/>
            <w:tcBorders>
              <w:top w:val="single" w:sz="4" w:space="0" w:color="auto"/>
              <w:left w:val="nil"/>
              <w:bottom w:val="single" w:sz="4" w:space="0" w:color="auto"/>
              <w:right w:val="nil"/>
            </w:tcBorders>
            <w:vAlign w:val="bottom"/>
            <w:hideMark/>
          </w:tcPr>
          <w:p w14:paraId="420659DD" w14:textId="77777777" w:rsidR="00CE5CC3" w:rsidRPr="00CE5CC3" w:rsidRDefault="00CE5CC3" w:rsidP="00CE5CC3">
            <w:pPr>
              <w:spacing w:after="0" w:line="240" w:lineRule="auto"/>
              <w:rPr>
                <w:rFonts w:cstheme="minorHAnsi"/>
              </w:rPr>
            </w:pPr>
            <w:r w:rsidRPr="00CE5CC3">
              <w:rPr>
                <w:rFonts w:cstheme="minorHAnsi"/>
              </w:rPr>
              <w:t>Parameter</w:t>
            </w:r>
          </w:p>
        </w:tc>
        <w:tc>
          <w:tcPr>
            <w:tcW w:w="864" w:type="pct"/>
            <w:tcBorders>
              <w:top w:val="single" w:sz="4" w:space="0" w:color="auto"/>
              <w:left w:val="nil"/>
              <w:bottom w:val="single" w:sz="4" w:space="0" w:color="auto"/>
              <w:right w:val="nil"/>
            </w:tcBorders>
            <w:vAlign w:val="bottom"/>
            <w:hideMark/>
          </w:tcPr>
          <w:p w14:paraId="08B23AB2" w14:textId="77777777" w:rsidR="00CE5CC3" w:rsidRPr="00CE5CC3" w:rsidRDefault="00CE5CC3" w:rsidP="00CE5CC3">
            <w:pPr>
              <w:spacing w:after="0" w:line="240" w:lineRule="auto"/>
              <w:rPr>
                <w:rFonts w:cstheme="minorHAnsi"/>
              </w:rPr>
            </w:pPr>
            <w:r w:rsidRPr="00CE5CC3">
              <w:rPr>
                <w:rFonts w:cstheme="minorHAnsi"/>
              </w:rPr>
              <w:t>All studies</w:t>
            </w:r>
          </w:p>
        </w:tc>
        <w:tc>
          <w:tcPr>
            <w:tcW w:w="1495" w:type="pct"/>
            <w:tcBorders>
              <w:top w:val="single" w:sz="4" w:space="0" w:color="auto"/>
              <w:left w:val="nil"/>
              <w:bottom w:val="single" w:sz="4" w:space="0" w:color="auto"/>
              <w:right w:val="nil"/>
            </w:tcBorders>
            <w:vAlign w:val="bottom"/>
            <w:hideMark/>
          </w:tcPr>
          <w:p w14:paraId="3882761D" w14:textId="77777777" w:rsidR="00CE5CC3" w:rsidRPr="00CE5CC3" w:rsidRDefault="00CE5CC3" w:rsidP="00CE5CC3">
            <w:pPr>
              <w:spacing w:after="0" w:line="240" w:lineRule="auto"/>
              <w:rPr>
                <w:rFonts w:cstheme="minorHAnsi"/>
              </w:rPr>
            </w:pPr>
            <w:r w:rsidRPr="00CE5CC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7FF9F9E4" w14:textId="77777777" w:rsidR="00CE5CC3" w:rsidRPr="00CE5CC3" w:rsidRDefault="00CE5CC3" w:rsidP="00CE5CC3">
            <w:pPr>
              <w:spacing w:after="0" w:line="240" w:lineRule="auto"/>
              <w:rPr>
                <w:rFonts w:cstheme="minorHAnsi"/>
              </w:rPr>
            </w:pPr>
            <w:proofErr w:type="spellStart"/>
            <w:r w:rsidRPr="00CE5CC3">
              <w:rPr>
                <w:rFonts w:cstheme="minorHAnsi"/>
              </w:rPr>
              <w:t>Nonequivalent</w:t>
            </w:r>
            <w:proofErr w:type="spellEnd"/>
            <w:r w:rsidRPr="00CE5CC3">
              <w:rPr>
                <w:rFonts w:cstheme="minorHAnsi"/>
              </w:rPr>
              <w:t xml:space="preserve"> studies</w:t>
            </w:r>
          </w:p>
        </w:tc>
      </w:tr>
      <w:tr w:rsidR="00CE5CC3" w:rsidRPr="00CE5CC3" w14:paraId="2B5D2206" w14:textId="77777777" w:rsidTr="00E71371">
        <w:tc>
          <w:tcPr>
            <w:tcW w:w="1414" w:type="pct"/>
            <w:tcBorders>
              <w:top w:val="single" w:sz="4" w:space="0" w:color="auto"/>
            </w:tcBorders>
            <w:hideMark/>
          </w:tcPr>
          <w:p w14:paraId="4C5E3133" w14:textId="77777777" w:rsidR="00CE5CC3" w:rsidRPr="00CE5CC3" w:rsidRDefault="00CE5CC3" w:rsidP="00CE5CC3">
            <w:pPr>
              <w:spacing w:after="0" w:line="240" w:lineRule="auto"/>
              <w:rPr>
                <w:rFonts w:cstheme="minorHAnsi"/>
              </w:rPr>
            </w:pPr>
            <w:r w:rsidRPr="00CE5CC3">
              <w:rPr>
                <w:rFonts w:cstheme="minorHAnsi"/>
              </w:rPr>
              <w:t>Model N</w:t>
            </w:r>
          </w:p>
        </w:tc>
        <w:tc>
          <w:tcPr>
            <w:tcW w:w="864" w:type="pct"/>
            <w:tcBorders>
              <w:top w:val="single" w:sz="4" w:space="0" w:color="auto"/>
            </w:tcBorders>
            <w:hideMark/>
          </w:tcPr>
          <w:p w14:paraId="54925063" w14:textId="77777777" w:rsidR="00CE5CC3" w:rsidRPr="00CE5CC3" w:rsidRDefault="00CE5CC3" w:rsidP="00CE5CC3">
            <w:pPr>
              <w:spacing w:after="0" w:line="240" w:lineRule="auto"/>
              <w:rPr>
                <w:rFonts w:cstheme="minorHAnsi"/>
              </w:rPr>
            </w:pPr>
            <w:r w:rsidRPr="00CE5CC3">
              <w:rPr>
                <w:rFonts w:cstheme="minorHAnsi"/>
              </w:rPr>
              <w:t>306</w:t>
            </w:r>
          </w:p>
        </w:tc>
        <w:tc>
          <w:tcPr>
            <w:tcW w:w="1495" w:type="pct"/>
            <w:tcBorders>
              <w:top w:val="single" w:sz="4" w:space="0" w:color="auto"/>
            </w:tcBorders>
            <w:hideMark/>
          </w:tcPr>
          <w:p w14:paraId="0C22BE29" w14:textId="77777777" w:rsidR="00CE5CC3" w:rsidRPr="00CE5CC3" w:rsidRDefault="00CE5CC3" w:rsidP="00CE5CC3">
            <w:pPr>
              <w:spacing w:after="0" w:line="240" w:lineRule="auto"/>
              <w:rPr>
                <w:rFonts w:cstheme="minorHAnsi"/>
              </w:rPr>
            </w:pPr>
            <w:r w:rsidRPr="00CE5CC3">
              <w:rPr>
                <w:rFonts w:cstheme="minorHAnsi"/>
              </w:rPr>
              <w:t>198</w:t>
            </w:r>
          </w:p>
        </w:tc>
        <w:tc>
          <w:tcPr>
            <w:tcW w:w="0" w:type="auto"/>
            <w:tcBorders>
              <w:top w:val="single" w:sz="4" w:space="0" w:color="auto"/>
            </w:tcBorders>
            <w:hideMark/>
          </w:tcPr>
          <w:p w14:paraId="2BE5D65B" w14:textId="77777777" w:rsidR="00CE5CC3" w:rsidRPr="00CE5CC3" w:rsidRDefault="00CE5CC3" w:rsidP="00CE5CC3">
            <w:pPr>
              <w:spacing w:after="0" w:line="240" w:lineRule="auto"/>
              <w:rPr>
                <w:rFonts w:cstheme="minorHAnsi"/>
              </w:rPr>
            </w:pPr>
            <w:r w:rsidRPr="00CE5CC3">
              <w:rPr>
                <w:rFonts w:cstheme="minorHAnsi"/>
              </w:rPr>
              <w:t>237</w:t>
            </w:r>
          </w:p>
        </w:tc>
      </w:tr>
      <w:tr w:rsidR="00CE5CC3" w:rsidRPr="00CE5CC3" w14:paraId="03A19F00" w14:textId="77777777" w:rsidTr="00E71371">
        <w:tc>
          <w:tcPr>
            <w:tcW w:w="1414" w:type="pct"/>
            <w:hideMark/>
          </w:tcPr>
          <w:p w14:paraId="2EEF062A" w14:textId="77777777" w:rsidR="00CE5CC3" w:rsidRPr="00CE5CC3" w:rsidRDefault="00CE5CC3" w:rsidP="00CE5CC3">
            <w:pPr>
              <w:spacing w:after="0" w:line="240" w:lineRule="auto"/>
              <w:rPr>
                <w:rFonts w:cstheme="minorHAnsi"/>
              </w:rPr>
            </w:pPr>
            <w:r w:rsidRPr="00CE5CC3">
              <w:rPr>
                <w:rFonts w:cstheme="minorHAnsi"/>
              </w:rPr>
              <w:t>Estimated decrease</w:t>
            </w:r>
          </w:p>
        </w:tc>
        <w:tc>
          <w:tcPr>
            <w:tcW w:w="864" w:type="pct"/>
            <w:hideMark/>
          </w:tcPr>
          <w:p w14:paraId="22CC45C3" w14:textId="77777777" w:rsidR="00CE5CC3" w:rsidRPr="00CE5CC3" w:rsidRDefault="00CE5CC3" w:rsidP="00CE5CC3">
            <w:pPr>
              <w:spacing w:after="0" w:line="240" w:lineRule="auto"/>
              <w:rPr>
                <w:rFonts w:cstheme="minorHAnsi"/>
              </w:rPr>
            </w:pPr>
            <w:r w:rsidRPr="00CE5CC3">
              <w:rPr>
                <w:rFonts w:cstheme="minorHAnsi"/>
              </w:rPr>
              <w:t>-0.14</w:t>
            </w:r>
          </w:p>
        </w:tc>
        <w:tc>
          <w:tcPr>
            <w:tcW w:w="1495" w:type="pct"/>
            <w:hideMark/>
          </w:tcPr>
          <w:p w14:paraId="119D0EC7" w14:textId="77777777" w:rsidR="00CE5CC3" w:rsidRPr="00CE5CC3" w:rsidRDefault="00CE5CC3" w:rsidP="00CE5CC3">
            <w:pPr>
              <w:spacing w:after="0" w:line="240" w:lineRule="auto"/>
              <w:rPr>
                <w:rFonts w:cstheme="minorHAnsi"/>
              </w:rPr>
            </w:pPr>
            <w:r w:rsidRPr="00CE5CC3">
              <w:rPr>
                <w:rFonts w:cstheme="minorHAnsi"/>
              </w:rPr>
              <w:t>-0.05</w:t>
            </w:r>
          </w:p>
        </w:tc>
        <w:tc>
          <w:tcPr>
            <w:tcW w:w="0" w:type="auto"/>
            <w:hideMark/>
          </w:tcPr>
          <w:p w14:paraId="514C9FF7" w14:textId="77777777" w:rsidR="00CE5CC3" w:rsidRPr="00CE5CC3" w:rsidRDefault="00CE5CC3" w:rsidP="00CE5CC3">
            <w:pPr>
              <w:spacing w:after="0" w:line="240" w:lineRule="auto"/>
              <w:rPr>
                <w:rFonts w:cstheme="minorHAnsi"/>
              </w:rPr>
            </w:pPr>
            <w:r w:rsidRPr="00CE5CC3">
              <w:rPr>
                <w:rFonts w:cstheme="minorHAnsi"/>
              </w:rPr>
              <w:t>-0.08</w:t>
            </w:r>
          </w:p>
        </w:tc>
      </w:tr>
      <w:tr w:rsidR="00CE5CC3" w:rsidRPr="00CE5CC3" w14:paraId="30C15722" w14:textId="77777777" w:rsidTr="00E71371">
        <w:tc>
          <w:tcPr>
            <w:tcW w:w="1414" w:type="pct"/>
            <w:hideMark/>
          </w:tcPr>
          <w:p w14:paraId="6A5D756D" w14:textId="77777777" w:rsidR="00CE5CC3" w:rsidRPr="00CE5CC3" w:rsidRDefault="00CE5CC3" w:rsidP="00CE5CC3">
            <w:pPr>
              <w:spacing w:after="0" w:line="240" w:lineRule="auto"/>
              <w:rPr>
                <w:rFonts w:cstheme="minorHAnsi"/>
              </w:rPr>
            </w:pPr>
            <w:r w:rsidRPr="00CE5CC3">
              <w:rPr>
                <w:rFonts w:cstheme="minorHAnsi"/>
              </w:rPr>
              <w:t>95% CI LB</w:t>
            </w:r>
          </w:p>
        </w:tc>
        <w:tc>
          <w:tcPr>
            <w:tcW w:w="864" w:type="pct"/>
            <w:hideMark/>
          </w:tcPr>
          <w:p w14:paraId="1E6EB9CE" w14:textId="77777777" w:rsidR="00CE5CC3" w:rsidRPr="00CE5CC3" w:rsidRDefault="00CE5CC3" w:rsidP="00CE5CC3">
            <w:pPr>
              <w:spacing w:after="0" w:line="240" w:lineRule="auto"/>
              <w:rPr>
                <w:rFonts w:cstheme="minorHAnsi"/>
              </w:rPr>
            </w:pPr>
            <w:r w:rsidRPr="00CE5CC3">
              <w:rPr>
                <w:rFonts w:cstheme="minorHAnsi"/>
              </w:rPr>
              <w:t>-0.20</w:t>
            </w:r>
          </w:p>
        </w:tc>
        <w:tc>
          <w:tcPr>
            <w:tcW w:w="1495" w:type="pct"/>
            <w:hideMark/>
          </w:tcPr>
          <w:p w14:paraId="18DADA32" w14:textId="77777777" w:rsidR="00CE5CC3" w:rsidRPr="00CE5CC3" w:rsidRDefault="00CE5CC3" w:rsidP="00CE5CC3">
            <w:pPr>
              <w:spacing w:after="0" w:line="240" w:lineRule="auto"/>
              <w:rPr>
                <w:rFonts w:cstheme="minorHAnsi"/>
              </w:rPr>
            </w:pPr>
            <w:r w:rsidRPr="00CE5CC3">
              <w:rPr>
                <w:rFonts w:cstheme="minorHAnsi"/>
              </w:rPr>
              <w:t>-0.11</w:t>
            </w:r>
          </w:p>
        </w:tc>
        <w:tc>
          <w:tcPr>
            <w:tcW w:w="0" w:type="auto"/>
            <w:hideMark/>
          </w:tcPr>
          <w:p w14:paraId="1EF17926" w14:textId="77777777" w:rsidR="00CE5CC3" w:rsidRPr="00CE5CC3" w:rsidRDefault="00CE5CC3" w:rsidP="00CE5CC3">
            <w:pPr>
              <w:spacing w:after="0" w:line="240" w:lineRule="auto"/>
              <w:rPr>
                <w:rFonts w:cstheme="minorHAnsi"/>
              </w:rPr>
            </w:pPr>
            <w:r w:rsidRPr="00CE5CC3">
              <w:rPr>
                <w:rFonts w:cstheme="minorHAnsi"/>
              </w:rPr>
              <w:t>-0.15</w:t>
            </w:r>
          </w:p>
        </w:tc>
      </w:tr>
      <w:tr w:rsidR="00CE5CC3" w:rsidRPr="00CE5CC3" w14:paraId="42D26F97" w14:textId="77777777" w:rsidTr="00E71371">
        <w:tc>
          <w:tcPr>
            <w:tcW w:w="1414" w:type="pct"/>
            <w:hideMark/>
          </w:tcPr>
          <w:p w14:paraId="04389344" w14:textId="77777777" w:rsidR="00CE5CC3" w:rsidRPr="00CE5CC3" w:rsidRDefault="00CE5CC3" w:rsidP="00CE5CC3">
            <w:pPr>
              <w:spacing w:after="0" w:line="240" w:lineRule="auto"/>
              <w:rPr>
                <w:rFonts w:cstheme="minorHAnsi"/>
              </w:rPr>
            </w:pPr>
            <w:r w:rsidRPr="00CE5CC3">
              <w:rPr>
                <w:rFonts w:cstheme="minorHAnsi"/>
              </w:rPr>
              <w:t>95% CI UB</w:t>
            </w:r>
          </w:p>
        </w:tc>
        <w:tc>
          <w:tcPr>
            <w:tcW w:w="864" w:type="pct"/>
            <w:hideMark/>
          </w:tcPr>
          <w:p w14:paraId="09763800" w14:textId="77777777" w:rsidR="00CE5CC3" w:rsidRPr="00CE5CC3" w:rsidRDefault="00CE5CC3" w:rsidP="00CE5CC3">
            <w:pPr>
              <w:spacing w:after="0" w:line="240" w:lineRule="auto"/>
              <w:rPr>
                <w:rFonts w:cstheme="minorHAnsi"/>
              </w:rPr>
            </w:pPr>
            <w:r w:rsidRPr="00CE5CC3">
              <w:rPr>
                <w:rFonts w:cstheme="minorHAnsi"/>
              </w:rPr>
              <w:t>-0.07</w:t>
            </w:r>
          </w:p>
        </w:tc>
        <w:tc>
          <w:tcPr>
            <w:tcW w:w="1495" w:type="pct"/>
            <w:hideMark/>
          </w:tcPr>
          <w:p w14:paraId="174F167E" w14:textId="77777777" w:rsidR="00CE5CC3" w:rsidRPr="00CE5CC3" w:rsidRDefault="00CE5CC3" w:rsidP="00CE5CC3">
            <w:pPr>
              <w:spacing w:after="0" w:line="240" w:lineRule="auto"/>
              <w:rPr>
                <w:rFonts w:cstheme="minorHAnsi"/>
              </w:rPr>
            </w:pPr>
            <w:r w:rsidRPr="00CE5CC3">
              <w:rPr>
                <w:rFonts w:cstheme="minorHAnsi"/>
              </w:rPr>
              <w:t>0.01</w:t>
            </w:r>
          </w:p>
        </w:tc>
        <w:tc>
          <w:tcPr>
            <w:tcW w:w="0" w:type="auto"/>
            <w:hideMark/>
          </w:tcPr>
          <w:p w14:paraId="501EA5FB" w14:textId="77777777" w:rsidR="00CE5CC3" w:rsidRPr="00CE5CC3" w:rsidRDefault="00CE5CC3" w:rsidP="00CE5CC3">
            <w:pPr>
              <w:spacing w:after="0" w:line="240" w:lineRule="auto"/>
              <w:rPr>
                <w:rFonts w:cstheme="minorHAnsi"/>
              </w:rPr>
            </w:pPr>
            <w:r w:rsidRPr="00CE5CC3">
              <w:rPr>
                <w:rFonts w:cstheme="minorHAnsi"/>
              </w:rPr>
              <w:t>-0.01</w:t>
            </w:r>
          </w:p>
        </w:tc>
      </w:tr>
      <w:tr w:rsidR="00CE5CC3" w:rsidRPr="00CE5CC3" w14:paraId="08F7101D" w14:textId="77777777" w:rsidTr="00E71371">
        <w:tc>
          <w:tcPr>
            <w:tcW w:w="1414" w:type="pct"/>
            <w:hideMark/>
          </w:tcPr>
          <w:p w14:paraId="1E0FD2CB" w14:textId="77777777" w:rsidR="00CE5CC3" w:rsidRPr="00CE5CC3" w:rsidRDefault="00CE5CC3" w:rsidP="00CE5CC3">
            <w:pPr>
              <w:spacing w:after="0" w:line="240" w:lineRule="auto"/>
              <w:rPr>
                <w:rFonts w:cstheme="minorHAnsi"/>
              </w:rPr>
            </w:pPr>
            <w:r w:rsidRPr="00CE5CC3">
              <w:rPr>
                <w:rFonts w:cstheme="minorHAnsi"/>
              </w:rPr>
              <w:t>Estimated % attenuation</w:t>
            </w:r>
          </w:p>
        </w:tc>
        <w:tc>
          <w:tcPr>
            <w:tcW w:w="864" w:type="pct"/>
            <w:hideMark/>
          </w:tcPr>
          <w:p w14:paraId="60166E8A" w14:textId="77777777" w:rsidR="00CE5CC3" w:rsidRPr="00CE5CC3" w:rsidRDefault="00CE5CC3" w:rsidP="00CE5CC3">
            <w:pPr>
              <w:spacing w:after="0" w:line="240" w:lineRule="auto"/>
              <w:rPr>
                <w:rFonts w:cstheme="minorHAnsi"/>
              </w:rPr>
            </w:pPr>
            <w:r w:rsidRPr="00CE5CC3">
              <w:rPr>
                <w:rFonts w:cstheme="minorHAnsi"/>
              </w:rPr>
              <w:t>-33.67</w:t>
            </w:r>
          </w:p>
        </w:tc>
        <w:tc>
          <w:tcPr>
            <w:tcW w:w="1495" w:type="pct"/>
            <w:hideMark/>
          </w:tcPr>
          <w:p w14:paraId="579B9832" w14:textId="77777777" w:rsidR="00CE5CC3" w:rsidRPr="00CE5CC3" w:rsidRDefault="00CE5CC3" w:rsidP="00CE5CC3">
            <w:pPr>
              <w:spacing w:after="0" w:line="240" w:lineRule="auto"/>
              <w:rPr>
                <w:rFonts w:cstheme="minorHAnsi"/>
              </w:rPr>
            </w:pPr>
            <w:r w:rsidRPr="00CE5CC3">
              <w:rPr>
                <w:rFonts w:cstheme="minorHAnsi"/>
              </w:rPr>
              <w:t>-12.41</w:t>
            </w:r>
          </w:p>
        </w:tc>
        <w:tc>
          <w:tcPr>
            <w:tcW w:w="0" w:type="auto"/>
            <w:hideMark/>
          </w:tcPr>
          <w:p w14:paraId="072A9DDE" w14:textId="77777777" w:rsidR="00CE5CC3" w:rsidRPr="00CE5CC3" w:rsidRDefault="00CE5CC3" w:rsidP="00CE5CC3">
            <w:pPr>
              <w:spacing w:after="0" w:line="240" w:lineRule="auto"/>
              <w:rPr>
                <w:rFonts w:cstheme="minorHAnsi"/>
              </w:rPr>
            </w:pPr>
            <w:r w:rsidRPr="00CE5CC3">
              <w:rPr>
                <w:rFonts w:cstheme="minorHAnsi"/>
              </w:rPr>
              <w:t>-20.20</w:t>
            </w:r>
          </w:p>
        </w:tc>
      </w:tr>
      <w:tr w:rsidR="00CE5CC3" w:rsidRPr="00CE5CC3" w14:paraId="027FC4FF" w14:textId="77777777" w:rsidTr="00E71371">
        <w:tc>
          <w:tcPr>
            <w:tcW w:w="1414" w:type="pct"/>
            <w:hideMark/>
          </w:tcPr>
          <w:p w14:paraId="0931E06F" w14:textId="77777777" w:rsidR="00CE5CC3" w:rsidRPr="00CE5CC3" w:rsidRDefault="00CE5CC3" w:rsidP="00CE5CC3">
            <w:pPr>
              <w:spacing w:after="0" w:line="240" w:lineRule="auto"/>
              <w:rPr>
                <w:rFonts w:cstheme="minorHAnsi"/>
              </w:rPr>
            </w:pPr>
            <w:r w:rsidRPr="00CE5CC3">
              <w:rPr>
                <w:rFonts w:cstheme="minorHAnsi"/>
              </w:rPr>
              <w:t>LB % attenuation</w:t>
            </w:r>
          </w:p>
        </w:tc>
        <w:tc>
          <w:tcPr>
            <w:tcW w:w="864" w:type="pct"/>
            <w:hideMark/>
          </w:tcPr>
          <w:p w14:paraId="597BC921" w14:textId="77777777" w:rsidR="00CE5CC3" w:rsidRPr="00CE5CC3" w:rsidRDefault="00CE5CC3" w:rsidP="00CE5CC3">
            <w:pPr>
              <w:spacing w:after="0" w:line="240" w:lineRule="auto"/>
              <w:rPr>
                <w:rFonts w:cstheme="minorHAnsi"/>
              </w:rPr>
            </w:pPr>
            <w:r w:rsidRPr="00CE5CC3">
              <w:rPr>
                <w:rFonts w:cstheme="minorHAnsi"/>
              </w:rPr>
              <w:t>-50.59</w:t>
            </w:r>
          </w:p>
        </w:tc>
        <w:tc>
          <w:tcPr>
            <w:tcW w:w="1495" w:type="pct"/>
            <w:hideMark/>
          </w:tcPr>
          <w:p w14:paraId="7CDFE9C6" w14:textId="77777777" w:rsidR="00CE5CC3" w:rsidRPr="00CE5CC3" w:rsidRDefault="00CE5CC3" w:rsidP="00CE5CC3">
            <w:pPr>
              <w:spacing w:after="0" w:line="240" w:lineRule="auto"/>
              <w:rPr>
                <w:rFonts w:cstheme="minorHAnsi"/>
              </w:rPr>
            </w:pPr>
            <w:r w:rsidRPr="00CE5CC3">
              <w:rPr>
                <w:rFonts w:cstheme="minorHAnsi"/>
              </w:rPr>
              <w:t>-27.25</w:t>
            </w:r>
          </w:p>
        </w:tc>
        <w:tc>
          <w:tcPr>
            <w:tcW w:w="0" w:type="auto"/>
            <w:hideMark/>
          </w:tcPr>
          <w:p w14:paraId="35185B9F" w14:textId="77777777" w:rsidR="00CE5CC3" w:rsidRPr="00CE5CC3" w:rsidRDefault="00CE5CC3" w:rsidP="00CE5CC3">
            <w:pPr>
              <w:spacing w:after="0" w:line="240" w:lineRule="auto"/>
              <w:rPr>
                <w:rFonts w:cstheme="minorHAnsi"/>
              </w:rPr>
            </w:pPr>
            <w:r w:rsidRPr="00CE5CC3">
              <w:rPr>
                <w:rFonts w:cstheme="minorHAnsi"/>
              </w:rPr>
              <w:t>-38.01</w:t>
            </w:r>
          </w:p>
        </w:tc>
      </w:tr>
      <w:tr w:rsidR="00CE5CC3" w:rsidRPr="00CE5CC3" w14:paraId="31F8E988" w14:textId="77777777" w:rsidTr="00E71371">
        <w:tc>
          <w:tcPr>
            <w:tcW w:w="1414" w:type="pct"/>
            <w:tcBorders>
              <w:bottom w:val="single" w:sz="4" w:space="0" w:color="auto"/>
            </w:tcBorders>
            <w:hideMark/>
          </w:tcPr>
          <w:p w14:paraId="7AB52321" w14:textId="77777777" w:rsidR="00CE5CC3" w:rsidRPr="00CE5CC3" w:rsidRDefault="00CE5CC3" w:rsidP="00CE5CC3">
            <w:pPr>
              <w:spacing w:after="0" w:line="240" w:lineRule="auto"/>
              <w:rPr>
                <w:rFonts w:cstheme="minorHAnsi"/>
              </w:rPr>
            </w:pPr>
            <w:r w:rsidRPr="00CE5CC3">
              <w:rPr>
                <w:rFonts w:cstheme="minorHAnsi"/>
              </w:rPr>
              <w:t>UB % attenuation</w:t>
            </w:r>
          </w:p>
        </w:tc>
        <w:tc>
          <w:tcPr>
            <w:tcW w:w="864" w:type="pct"/>
            <w:tcBorders>
              <w:bottom w:val="single" w:sz="4" w:space="0" w:color="auto"/>
            </w:tcBorders>
            <w:hideMark/>
          </w:tcPr>
          <w:p w14:paraId="1211A78C" w14:textId="77777777" w:rsidR="00CE5CC3" w:rsidRPr="00CE5CC3" w:rsidRDefault="00CE5CC3" w:rsidP="00CE5CC3">
            <w:pPr>
              <w:spacing w:after="0" w:line="240" w:lineRule="auto"/>
              <w:rPr>
                <w:rFonts w:cstheme="minorHAnsi"/>
              </w:rPr>
            </w:pPr>
            <w:r w:rsidRPr="00CE5CC3">
              <w:rPr>
                <w:rFonts w:cstheme="minorHAnsi"/>
              </w:rPr>
              <w:t>-16.74</w:t>
            </w:r>
          </w:p>
        </w:tc>
        <w:tc>
          <w:tcPr>
            <w:tcW w:w="1495" w:type="pct"/>
            <w:tcBorders>
              <w:bottom w:val="single" w:sz="4" w:space="0" w:color="auto"/>
            </w:tcBorders>
            <w:hideMark/>
          </w:tcPr>
          <w:p w14:paraId="4A556852" w14:textId="77777777" w:rsidR="00CE5CC3" w:rsidRPr="00CE5CC3" w:rsidRDefault="00CE5CC3" w:rsidP="00CE5CC3">
            <w:pPr>
              <w:spacing w:after="0" w:line="240" w:lineRule="auto"/>
              <w:rPr>
                <w:rFonts w:cstheme="minorHAnsi"/>
              </w:rPr>
            </w:pPr>
            <w:r w:rsidRPr="00CE5CC3">
              <w:rPr>
                <w:rFonts w:cstheme="minorHAnsi"/>
              </w:rPr>
              <w:t>2.43</w:t>
            </w:r>
          </w:p>
        </w:tc>
        <w:tc>
          <w:tcPr>
            <w:tcW w:w="0" w:type="auto"/>
            <w:tcBorders>
              <w:bottom w:val="single" w:sz="4" w:space="0" w:color="auto"/>
            </w:tcBorders>
            <w:hideMark/>
          </w:tcPr>
          <w:p w14:paraId="498FF00C" w14:textId="77777777" w:rsidR="00CE5CC3" w:rsidRPr="00CE5CC3" w:rsidRDefault="00CE5CC3" w:rsidP="00CE5CC3">
            <w:pPr>
              <w:spacing w:after="0" w:line="240" w:lineRule="auto"/>
              <w:rPr>
                <w:rFonts w:cstheme="minorHAnsi"/>
              </w:rPr>
            </w:pPr>
            <w:r w:rsidRPr="00CE5CC3">
              <w:rPr>
                <w:rFonts w:cstheme="minorHAnsi"/>
              </w:rPr>
              <w:t>-2.40</w:t>
            </w:r>
          </w:p>
        </w:tc>
      </w:tr>
    </w:tbl>
    <w:p w14:paraId="112B3D6F" w14:textId="760213B3" w:rsidR="00CE5CC3" w:rsidRPr="008F3932" w:rsidRDefault="00CE5CC3" w:rsidP="008F3932">
      <w:pPr>
        <w:spacing w:after="120" w:line="360" w:lineRule="auto"/>
        <w:rPr>
          <w:rFonts w:cstheme="minorHAnsi"/>
          <w:iCs/>
          <w:szCs w:val="20"/>
        </w:rPr>
      </w:pPr>
      <w:r w:rsidRPr="00CE5CC3">
        <w:rPr>
          <w:i/>
          <w:iCs/>
          <w:szCs w:val="20"/>
        </w:rPr>
        <w:t>Note:</w:t>
      </w:r>
      <w:r w:rsidRPr="00CE5CC3">
        <w:rPr>
          <w:szCs w:val="20"/>
        </w:rPr>
        <w:t xml:space="preserve"> </w:t>
      </w:r>
      <w:r w:rsidRPr="00CE5CC3">
        <w:rPr>
          <w:rFonts w:cstheme="minorHAnsi"/>
          <w:iCs/>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508679" w14:textId="77777777" w:rsidR="0061144B" w:rsidRDefault="0061144B">
      <w:pPr>
        <w:rPr>
          <w:rFonts w:asciiTheme="majorHAnsi" w:eastAsiaTheme="majorEastAsia" w:hAnsiTheme="majorHAnsi" w:cstheme="majorBidi"/>
          <w:b/>
          <w:bCs/>
          <w:color w:val="4472C4" w:themeColor="accent1"/>
          <w:sz w:val="24"/>
          <w:szCs w:val="24"/>
          <w:lang w:val="en-US"/>
        </w:rPr>
      </w:pPr>
      <w:bookmarkStart w:id="4" w:name="Xffdb3b60c3c75c4f904dfc80d0f3b874325d896"/>
      <w:r>
        <w:br w:type="page"/>
      </w:r>
    </w:p>
    <w:p w14:paraId="237794D6" w14:textId="2FDA3732" w:rsidR="006C293F" w:rsidRPr="00446A58" w:rsidRDefault="006C293F" w:rsidP="00773124">
      <w:pPr>
        <w:pStyle w:val="Heading3"/>
      </w:pPr>
      <w:r w:rsidRPr="00446A58">
        <w:lastRenderedPageBreak/>
        <w:t xml:space="preserve">Supplementary materials </w:t>
      </w:r>
      <w:r>
        <w:t>2</w:t>
      </w:r>
    </w:p>
    <w:p w14:paraId="5B4D830D" w14:textId="28D8415E" w:rsidR="00A646B8" w:rsidRDefault="00A646B8" w:rsidP="00F10A52">
      <w:pPr>
        <w:pStyle w:val="Heading4"/>
      </w:pPr>
      <w:r>
        <w:t>Replication project sampling frames, extraction, participants, and exclusion details</w:t>
      </w:r>
      <w:bookmarkEnd w:id="4"/>
    </w:p>
    <w:p w14:paraId="47A968A8" w14:textId="4E6B694D" w:rsidR="00A646B8" w:rsidRDefault="00A646B8" w:rsidP="00F10A52">
      <w:pPr>
        <w:pStyle w:val="Heading4"/>
      </w:pP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 xml:space="preserve">Open </w:t>
      </w:r>
      <w:r w:rsidR="00F94E4D" w:rsidRPr="00F10A52">
        <w:t>Science</w:t>
      </w:r>
      <w:r w:rsidR="00F94E4D">
        <w:rPr>
          <w:noProof/>
        </w:rPr>
        <w:t xml:space="preserve"> Collaboration (2015)</w:t>
      </w:r>
      <w:r>
        <w:fldChar w:fldCharType="end"/>
      </w:r>
    </w:p>
    <w:p w14:paraId="4920D431" w14:textId="77777777" w:rsidR="00A646B8" w:rsidRDefault="00A646B8" w:rsidP="00A646B8">
      <w:pPr>
        <w:pStyle w:val="Heading5"/>
      </w:pPr>
      <w:bookmarkStart w:id="5" w:name="sampling-frame"/>
      <w:r>
        <w:t>Sampling frame</w:t>
      </w:r>
      <w:bookmarkEnd w:id="5"/>
    </w:p>
    <w:p w14:paraId="0B792981" w14:textId="5CF012DC" w:rsidR="00A646B8" w:rsidRDefault="00A646B8" w:rsidP="00A646B8">
      <w:pPr>
        <w:pStyle w:val="FirstParagraph"/>
      </w:pPr>
      <w:r>
        <w:fldChar w:fldCharType="begin"/>
      </w:r>
      <w:r w:rsidR="00FB2570">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B2570">
        <w:rPr>
          <w:noProof/>
        </w:rPr>
        <w:t>Open Science Collaboration (2015)</w:t>
      </w:r>
      <w:r>
        <w:fldChar w:fldCharType="end"/>
      </w:r>
      <w:r>
        <w:t xml:space="preserve"> performed a total of 100 replications. They attempted to obtain a quasi-random sample by sampling from articles published in 2008 from the journals Psychological Science, Journal of Personality and Social Psychology, and Journal of Experimental Psychology: Learning, Memory, and Cognition. Replication teams were instructed to select from a subset of the sampling frame (initially just the first 20 published articles from each journal were available, a pool that was expanded as it bec</w:t>
      </w:r>
      <w:r w:rsidR="00FB2570">
        <w:t>a</w:t>
      </w:r>
      <w:r>
        <w:t>me difficult to match teams with articles). Project coordinators also actively recruited replication teams from the community that they though</w:t>
      </w:r>
      <w:r w:rsidR="00FB2570">
        <w:t>t</w:t>
      </w:r>
      <w:r>
        <w:t xml:space="preserve"> had expertise to assess particular claims. Of the 488 articles that were published in the applicable journal issues, 158 (32%) were eligible for selection. A total of 84 of the 100 replications conducted were of the final experiment in each original article. Sixteen replications deviated from this rule and used a different experiment due to a recommendation from the original authors or on the basis of feasibility. The statistical test that was chosen to reflect the replication outcome was presented to the original authors as part of the design </w:t>
      </w:r>
      <w:proofErr w:type="gramStart"/>
      <w:r>
        <w:t>protocol, and</w:t>
      </w:r>
      <w:proofErr w:type="gramEnd"/>
      <w:r>
        <w:t xml:space="preserve"> was changed at the request of the original authors.</w:t>
      </w:r>
    </w:p>
    <w:p w14:paraId="4239FB33" w14:textId="07146265" w:rsidR="00A646B8" w:rsidRDefault="00A646B8" w:rsidP="00A646B8">
      <w:pPr>
        <w:pStyle w:val="BodyText"/>
      </w:pPr>
      <w:r>
        <w:t xml:space="preserve">Open Science Collaboration (2015) reports that 47 articles were eligible for replication and were not claimed. Six of these studies were deemed </w:t>
      </w:r>
      <w:r w:rsidR="00A705F6">
        <w:t>i</w:t>
      </w:r>
      <w:r>
        <w:t xml:space="preserve">nfeasible due to practical constraints such as cost, historical dependence, or difficult to recruit samples, and were not presented to potential replicators. The remaining 41 were presented to potential </w:t>
      </w:r>
      <w:proofErr w:type="gramStart"/>
      <w:r>
        <w:t>replicators, but</w:t>
      </w:r>
      <w:proofErr w:type="gramEnd"/>
      <w:r>
        <w:t xml:space="preserve"> were not claimed. Open Science Collaboration (2015) reports that these projects “often” required access to rare populations, were likely to be expensive, required specialized materials (e.g., MRI studies), or access to specialized knowledge.</w:t>
      </w:r>
    </w:p>
    <w:p w14:paraId="4566BC5A" w14:textId="77777777" w:rsidR="00A646B8" w:rsidRDefault="00A646B8" w:rsidP="00A646B8">
      <w:pPr>
        <w:pStyle w:val="Heading5"/>
      </w:pPr>
      <w:bookmarkStart w:id="6" w:name="participants"/>
      <w:r>
        <w:t>Participants</w:t>
      </w:r>
      <w:bookmarkEnd w:id="6"/>
    </w:p>
    <w:p w14:paraId="1154A6F5" w14:textId="41C88CF1" w:rsidR="00A646B8" w:rsidRDefault="00A705F6" w:rsidP="00061C09">
      <w:pPr>
        <w:pStyle w:val="BodyText"/>
      </w:pPr>
      <w:r w:rsidRPr="00A705F6">
        <w:t xml:space="preserve">Each </w:t>
      </w:r>
      <w:r w:rsidR="008728DA" w:rsidRPr="00A705F6">
        <w:t>replication</w:t>
      </w:r>
      <w:r w:rsidRPr="00A705F6">
        <w:t xml:space="preserve"> study was powered on the basis of the original study's observed effect size</w:t>
      </w:r>
      <w:r w:rsidR="00A646B8">
        <w:t>. The average power to detect the original effect of the 97 studies with significant results was .92.</w:t>
      </w:r>
      <w:r w:rsidR="00FB2570">
        <w:t xml:space="preserve"> </w:t>
      </w:r>
      <w:r w:rsidR="00FB2570" w:rsidRPr="00FB2570">
        <w:t xml:space="preserve">Individual studies had sample sizes (at the individual level) of between </w:t>
      </w:r>
      <w:r w:rsidR="00FB2570">
        <w:t>nine</w:t>
      </w:r>
      <w:r w:rsidR="00FB2570" w:rsidRPr="00FB2570">
        <w:t xml:space="preserve"> and 455306 (mean n = 5229.11</w:t>
      </w:r>
      <w:r w:rsidR="00FB2570">
        <w:t xml:space="preserve">, </w:t>
      </w:r>
      <w:r w:rsidR="00FB2570" w:rsidRPr="00FB2570">
        <w:t xml:space="preserve">median = </w:t>
      </w:r>
      <w:r w:rsidR="00FB2570">
        <w:t>70,</w:t>
      </w:r>
      <w:r w:rsidR="00FB2570" w:rsidRPr="00FB2570">
        <w:t xml:space="preserve"> </w:t>
      </w:r>
      <w:proofErr w:type="spellStart"/>
      <w:r w:rsidR="00FB2570" w:rsidRPr="00FB2570">
        <w:t>sd</w:t>
      </w:r>
      <w:proofErr w:type="spellEnd"/>
      <w:r w:rsidR="00FB2570" w:rsidRPr="00FB2570">
        <w:t xml:space="preserve"> = 48250.51).</w:t>
      </w:r>
    </w:p>
    <w:p w14:paraId="7795CBCF" w14:textId="77777777" w:rsidR="00A646B8" w:rsidRDefault="00A646B8" w:rsidP="00A646B8">
      <w:pPr>
        <w:pStyle w:val="Heading5"/>
      </w:pPr>
      <w:bookmarkStart w:id="7" w:name="extraction-and-inclusion-rules"/>
      <w:r>
        <w:t>Extraction and inclusion rules</w:t>
      </w:r>
      <w:bookmarkEnd w:id="7"/>
    </w:p>
    <w:p w14:paraId="48B8B6FD" w14:textId="42387B47" w:rsidR="00A646B8" w:rsidRDefault="00A646B8" w:rsidP="00A646B8">
      <w:pPr>
        <w:pStyle w:val="FirstParagraph"/>
      </w:pPr>
      <w:r>
        <w:t xml:space="preserve">Three original studies which did not report that their findings were indicative of a non-zero effect were excluded from those studies extracted from </w:t>
      </w: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Open Science Collaboration (2015)</w:t>
      </w:r>
      <w:r>
        <w:fldChar w:fldCharType="end"/>
      </w:r>
      <w:r>
        <w:t xml:space="preserve">. Three studies for which z transformed correlation coefficients could not be extracted due to missing data in the downloaded data set were also excluded from analysis (these included 1 study which used multiple statistical tests in the original and replication studies, one study in which the replication and original study used different statistical tests, and one study for which the effect size was reported as a beta coefficients without test statistics or degrees of freedom). Effect sizes for original and replication studies are included for 94 out of 97 </w:t>
      </w:r>
      <w:r>
        <w:lastRenderedPageBreak/>
        <w:t xml:space="preserve">studies replicated studies from </w:t>
      </w:r>
      <w:r>
        <w:fldChar w:fldCharType="begin"/>
      </w:r>
      <w:r w:rsidR="00C305D4">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C305D4">
        <w:rPr>
          <w:noProof/>
        </w:rPr>
        <w:t>Open Science Collaboration (2015)</w:t>
      </w:r>
      <w:r>
        <w:fldChar w:fldCharType="end"/>
      </w:r>
      <w:r>
        <w:t xml:space="preserve"> which reported having found a non-zero effect.</w:t>
      </w:r>
    </w:p>
    <w:p w14:paraId="7150EC3D" w14:textId="418D3F18" w:rsidR="00A646B8" w:rsidRDefault="00180B3E" w:rsidP="00A646B8">
      <w:pPr>
        <w:pStyle w:val="Heading4"/>
      </w:pPr>
      <w:r>
        <w:t xml:space="preserve">The </w:t>
      </w:r>
      <w:r w:rsidR="0017157D">
        <w:t xml:space="preserve">Nature Science Replication Project </w:t>
      </w:r>
      <w:r w:rsidR="00A646B8">
        <w:fldChar w:fldCharType="begin"/>
      </w:r>
      <w:r w:rsidR="00A646B8">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A646B8">
        <w:fldChar w:fldCharType="separate"/>
      </w:r>
      <w:r w:rsidR="00A646B8">
        <w:rPr>
          <w:noProof/>
        </w:rPr>
        <w:t>(Camerer et al., 2018)</w:t>
      </w:r>
      <w:r w:rsidR="00A646B8">
        <w:fldChar w:fldCharType="end"/>
      </w:r>
    </w:p>
    <w:p w14:paraId="4883C251" w14:textId="77777777" w:rsidR="00A646B8" w:rsidRDefault="00A646B8" w:rsidP="00A646B8">
      <w:pPr>
        <w:pStyle w:val="Heading5"/>
      </w:pPr>
      <w:bookmarkStart w:id="8" w:name="sampling-frame-and-reported-deviations"/>
      <w:r>
        <w:t>Sampling frame and reported deviations</w:t>
      </w:r>
      <w:bookmarkEnd w:id="8"/>
    </w:p>
    <w:p w14:paraId="01C27578" w14:textId="6B8D4C89" w:rsidR="00A646B8" w:rsidRDefault="00A646B8" w:rsidP="00A646B8">
      <w:pPr>
        <w:pStyle w:val="FirstParagraph"/>
      </w:pPr>
      <w:r>
        <w:t xml:space="preserve">Camerer et al. (2018) replicated all 21 studies that were (a) published between 2010-2015, (b) in the journals Nature or Science, (c) tested for an experimental treatment effect, (d) had “at least one clear hypothesis with a statistically significant finding”, and that (e) “were performed on students or other accessible subject pools”. In order to </w:t>
      </w:r>
      <w:r w:rsidR="00C305D4">
        <w:t>choose which of the original studies’</w:t>
      </w:r>
      <w:r>
        <w:t xml:space="preserve"> statistical test</w:t>
      </w:r>
      <w:r w:rsidR="00C305D4">
        <w:t xml:space="preserve">s to </w:t>
      </w:r>
      <w:r>
        <w:t>use as the replication outcome, they selected the statistical test</w:t>
      </w:r>
      <w:r w:rsidR="00C305D4">
        <w:t>s</w:t>
      </w:r>
      <w:r>
        <w:t xml:space="preserve"> that they subjectively identified as the most important in the first reported study that reported a significant treatment effect. When they could not identify a single most important </w:t>
      </w:r>
      <w:proofErr w:type="gramStart"/>
      <w:r>
        <w:t>effect</w:t>
      </w:r>
      <w:proofErr w:type="gramEnd"/>
      <w:r>
        <w:t xml:space="preserve"> they randomly selected from th</w:t>
      </w:r>
      <w:r w:rsidR="002A3606">
        <w:t>ose that they identified as potential candidates</w:t>
      </w:r>
      <w:r>
        <w:t xml:space="preserve">. Camerer et al. (2018) report that there were no deviations </w:t>
      </w:r>
      <w:r w:rsidR="00A551E4">
        <w:t xml:space="preserve">from </w:t>
      </w:r>
      <w:r>
        <w:t>original studies’ protocols for seven replications, “minor” deviations for 12, and an “unintended” deviation for one study.</w:t>
      </w:r>
    </w:p>
    <w:p w14:paraId="1C21407B" w14:textId="77777777" w:rsidR="00A646B8" w:rsidRDefault="00A646B8" w:rsidP="00A646B8">
      <w:pPr>
        <w:pStyle w:val="Heading5"/>
      </w:pPr>
      <w:bookmarkStart w:id="9" w:name="participants-1"/>
      <w:r>
        <w:t>Participants</w:t>
      </w:r>
      <w:bookmarkEnd w:id="9"/>
    </w:p>
    <w:p w14:paraId="42B377E4" w14:textId="4F709292" w:rsidR="00A646B8" w:rsidRDefault="00A646B8" w:rsidP="00A646B8">
      <w:pPr>
        <w:pStyle w:val="FirstParagraph"/>
      </w:pPr>
      <w:r>
        <w:t xml:space="preserve">Camerer et al. (2018) took a </w:t>
      </w:r>
      <w:r w:rsidR="00134CEE">
        <w:t>two-stage</w:t>
      </w:r>
      <w:r>
        <w:t xml:space="preserve"> sampling procedure, where each study was initially replicated with a sample large enough to ensure 90% power to detect an effect 75% of the size of the original study’s observed effect size. If there were no significant results in this first study, a second study was performed with 90% power to detect 50% of the original effect size. For one study, there was a significant result in the same direction as the original study in the first wave of replication data collection, but a second wave was still performed due to an error.</w:t>
      </w:r>
    </w:p>
    <w:p w14:paraId="7A0B4210" w14:textId="77777777" w:rsidR="00A646B8" w:rsidRDefault="00A646B8" w:rsidP="00A646B8">
      <w:pPr>
        <w:pStyle w:val="Heading5"/>
      </w:pPr>
      <w:bookmarkStart w:id="10" w:name="extraction-and-inclusion-rules-1"/>
      <w:r>
        <w:t>Extraction and inclusion rules</w:t>
      </w:r>
      <w:bookmarkEnd w:id="10"/>
    </w:p>
    <w:p w14:paraId="1CF250A8" w14:textId="3763FC53" w:rsidR="00A646B8" w:rsidRDefault="00A646B8" w:rsidP="00A646B8">
      <w:pPr>
        <w:pStyle w:val="FirstParagraph"/>
      </w:pPr>
      <w:r>
        <w:t xml:space="preserve">Original and replication effect sizes were extracted for all 21 studies included in </w:t>
      </w:r>
      <w:r>
        <w:fldChar w:fldCharType="begin"/>
      </w:r>
      <w:r w:rsidR="005421A8">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21A8">
        <w:rPr>
          <w:noProof/>
        </w:rPr>
        <w:t>Camerer et al. (2018)</w:t>
      </w:r>
      <w:r>
        <w:fldChar w:fldCharType="end"/>
      </w:r>
      <w:r>
        <w:t xml:space="preserve">. In some </w:t>
      </w:r>
      <w:proofErr w:type="gramStart"/>
      <w:r>
        <w:t>cases</w:t>
      </w:r>
      <w:proofErr w:type="gramEnd"/>
      <w:r>
        <w:t xml:space="preserve"> in the Nature Science reproducibility project multiple replication studies were performed for a single effect. In each of these cases we performed a fixed effects meta-analysis using the metafor package </w:t>
      </w:r>
      <w:r>
        <w:fldChar w:fldCharType="begin"/>
      </w:r>
      <w: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fldChar w:fldCharType="separate"/>
      </w:r>
      <w:r>
        <w:rPr>
          <w:noProof/>
        </w:rPr>
        <w:t>(Viechtbauer, 2010)</w:t>
      </w:r>
      <w:r>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AC42CE">
        <w:t>Camerer et al. (2018)</w:t>
      </w:r>
      <w:r>
        <w:t>, where they used the p value from the largest performed study instead of a pooled estimate.</w:t>
      </w:r>
    </w:p>
    <w:p w14:paraId="170D05CA" w14:textId="19E561A7" w:rsidR="00A646B8" w:rsidRDefault="00F94E4D" w:rsidP="00A646B8">
      <w:pPr>
        <w:pStyle w:val="Heading4"/>
      </w:pPr>
      <w:r>
        <w:t xml:space="preserve">LOOPR </w:t>
      </w:r>
      <w:r w:rsidR="00A646B8">
        <w:fldChar w:fldCharType="begin"/>
      </w:r>
      <w:r w:rsidR="00F10A52">
        <w:instrText xml:space="preserve"> ADDIN EN.CITE &lt;EndNote&gt;&lt;Cite&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rsidR="00A646B8">
        <w:fldChar w:fldCharType="separate"/>
      </w:r>
      <w:r w:rsidR="00F10A52">
        <w:rPr>
          <w:noProof/>
        </w:rPr>
        <w:t>(Soto, 2019)</w:t>
      </w:r>
      <w:r w:rsidR="00A646B8">
        <w:fldChar w:fldCharType="end"/>
      </w:r>
    </w:p>
    <w:p w14:paraId="69A3D82B" w14:textId="77777777" w:rsidR="00A646B8" w:rsidRDefault="00A646B8" w:rsidP="00A646B8">
      <w:pPr>
        <w:pStyle w:val="Heading5"/>
      </w:pPr>
      <w:bookmarkStart w:id="11" w:name="sampling-frame-1"/>
      <w:r>
        <w:t>Sampling frame</w:t>
      </w:r>
      <w:bookmarkEnd w:id="11"/>
    </w:p>
    <w:p w14:paraId="4DA8D5E4" w14:textId="77777777" w:rsidR="00A646B8" w:rsidRDefault="00A646B8" w:rsidP="00A646B8">
      <w:pPr>
        <w:pStyle w:val="FirstParagraph"/>
      </w:pPr>
      <w:r>
        <w:t xml:space="preserve">Soto (2019) extracted 78 trait-outcome associations (i.e., associations between The Big Five personality traits and life outcomes like volunteerism or politically conservatism) from a review article that presented a total of 86 associations between the Big Five traits and life outcomes (Ozer &amp; Benet-Martinez, 2006). Soto and a research assistant extracted the empirical evidence behind these </w:t>
      </w:r>
      <w:proofErr w:type="gramStart"/>
      <w:r>
        <w:t>associations, and</w:t>
      </w:r>
      <w:proofErr w:type="gramEnd"/>
      <w:r>
        <w:t xml:space="preserve"> selected the 78 that were replicated on the basis of feasibility. In Soto (2019) the 78 trait-outcome associations were the primary </w:t>
      </w:r>
      <w:r>
        <w:lastRenderedPageBreak/>
        <w:t>units of analysis for estimating replicability, whereas in the current study we used the study level for comparability with the other replication projects. In total 121 studies were included in the current analysis.</w:t>
      </w:r>
    </w:p>
    <w:p w14:paraId="612277B9" w14:textId="77777777" w:rsidR="00A646B8" w:rsidRDefault="00A646B8" w:rsidP="00A646B8">
      <w:pPr>
        <w:pStyle w:val="Heading5"/>
      </w:pPr>
      <w:bookmarkStart w:id="12" w:name="deviations-from-original-study-protocols"/>
      <w:r>
        <w:t>Deviations from original study protocols</w:t>
      </w:r>
      <w:bookmarkEnd w:id="12"/>
    </w:p>
    <w:p w14:paraId="0257E3A1" w14:textId="77777777" w:rsidR="00A646B8" w:rsidRDefault="00A646B8" w:rsidP="00A646B8">
      <w:pPr>
        <w:pStyle w:val="FirstParagraph"/>
      </w:pPr>
      <w:r>
        <w:t>All replications were surveys administered using Qualtrics. The replications were all conducted in one of two large surveys. A single measure of the Big 5 personality traits was administered rather than the disparate versions used in each individual original study. The outcomes were assessed using measures that Soto reports were “selected to follow the original studies as closely as was feasible”. Soto reports that most outcome measures were administered using the same measure, but some interview questions were altered to fit a survey format and some lengthy questions or measures were shortened. As this means that some replication studies used shorter form versions of the original data collection instruments, all significance tests or effect size analyses in the current paper use the effect sizes that Soto (2019) reports have been disattenuated using the Spearman-Brown prediction formula and Spearman disattenuation formula to estimate the trait-outcome associations that would be expected if the measures had used the same number of items as the original study (Lord &amp; Novick, 1968).</w:t>
      </w:r>
    </w:p>
    <w:p w14:paraId="00C44ECA" w14:textId="77777777" w:rsidR="00A646B8" w:rsidRDefault="00A646B8" w:rsidP="00A646B8">
      <w:pPr>
        <w:pStyle w:val="Heading5"/>
      </w:pPr>
      <w:bookmarkStart w:id="13" w:name="participants-2"/>
      <w:r>
        <w:t>Participants</w:t>
      </w:r>
      <w:bookmarkEnd w:id="13"/>
    </w:p>
    <w:p w14:paraId="060F50D0" w14:textId="77777777" w:rsidR="00A646B8" w:rsidRDefault="00A646B8" w:rsidP="00A646B8">
      <w:pPr>
        <w:pStyle w:val="FirstParagraph"/>
      </w:pPr>
      <w:r>
        <w:t>Two young adult (</w:t>
      </w:r>
      <w:proofErr w:type="gramStart"/>
      <w:r>
        <w:t>18-25 year</w:t>
      </w:r>
      <w:proofErr w:type="gramEnd"/>
      <w:r>
        <w:t xml:space="preserve"> </w:t>
      </w:r>
      <w:proofErr w:type="spellStart"/>
      <w:r>
        <w:t>olds</w:t>
      </w:r>
      <w:proofErr w:type="spellEnd"/>
      <w:r>
        <w:t>) and two adult samples (18 years of age or older) were recruited using quota sampling. Quota sampling was employed in order to match the US population in terms of sex, race and ethnicity in both the adult and young adult samples, and additionally for age, educational attainment and household income in the adult samples. Samples of 1559 adults and 1550 young adults completed Survey 1 (including approximately half of the replication studies), and samples of 1512 adults and 1505 young adults completed Survey 2 (which included the remaining replication studies). Soto reports that this yielded a minimum power of 97.3% to detect a correlation of just .1 using a two-tailed test with an alpha of .05.</w:t>
      </w:r>
    </w:p>
    <w:p w14:paraId="149BF33B" w14:textId="77777777" w:rsidR="00A646B8" w:rsidRDefault="00A646B8" w:rsidP="00A646B8">
      <w:pPr>
        <w:pStyle w:val="Heading5"/>
      </w:pPr>
      <w:bookmarkStart w:id="14" w:name="extraction-and-inclusion-rules-2"/>
      <w:r>
        <w:t>Extraction and inclusion rules</w:t>
      </w:r>
      <w:bookmarkEnd w:id="14"/>
    </w:p>
    <w:p w14:paraId="3DCEE393" w14:textId="3A6EE84C" w:rsidR="00A646B8" w:rsidRDefault="00A646B8" w:rsidP="00A646B8">
      <w:pPr>
        <w:pStyle w:val="FirstParagraph"/>
      </w:pPr>
      <w:r>
        <w:t xml:space="preserve">Effect sizes were extracted for original and replication studies for 101 out of 121 included studies, and one original study’s sample size was not available. In </w:t>
      </w:r>
      <w:r>
        <w:fldChar w:fldCharType="begin"/>
      </w:r>
      <w:r w:rsidR="00F10A52">
        <w:instrText xml:space="preserve"> ADDIN EN.CITE &lt;EndNote&gt;&lt;Cite AuthorYear="1"&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fldChar w:fldCharType="separate"/>
      </w:r>
      <w:r w:rsidR="00F10A52">
        <w:rPr>
          <w:noProof/>
        </w:rPr>
        <w:t>Soto (2019)</w:t>
      </w:r>
      <w:r>
        <w:fldChar w:fldCharType="end"/>
      </w:r>
      <w:r>
        <w:t xml:space="preserve"> effect sizes which were only reported in this dataset as beta coefficients were not converted to Fisher z scores as not enough information was available in Soto’s data set to do so. A total of 100 of 121 studies were included in the current analysis. Following the other </w:t>
      </w:r>
      <w:proofErr w:type="gramStart"/>
      <w:r>
        <w:t>large scale</w:t>
      </w:r>
      <w:proofErr w:type="gramEnd"/>
      <w:r>
        <w:t xml:space="preserve"> replication studies, the signs of the original and replication study effects were inverted for analysis if the original effect was negative.</w:t>
      </w:r>
    </w:p>
    <w:p w14:paraId="44FD52D4" w14:textId="092905D8" w:rsidR="00A646B8" w:rsidRDefault="00A646B8" w:rsidP="00A646B8">
      <w:pPr>
        <w:pStyle w:val="Heading4"/>
      </w:pPr>
      <w:bookmarkStart w:id="15" w:name="Xc441d04c504110150d685adeac89277dae73050"/>
      <w:r>
        <w:t xml:space="preserve">Experimental philosophy replication project </w:t>
      </w:r>
      <w:bookmarkEnd w:id="15"/>
      <w:r>
        <w:fldChar w:fldCharType="begin"/>
      </w:r>
      <w:r>
        <w:instrText xml:space="preserve"> ADDIN EN.CITE &lt;EndNote&gt;&lt;Cite&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Pr>
          <w:noProof/>
        </w:rPr>
        <w:t>(Cova et al., 2018)</w:t>
      </w:r>
      <w:r>
        <w:fldChar w:fldCharType="end"/>
      </w:r>
    </w:p>
    <w:p w14:paraId="455F658F" w14:textId="77777777" w:rsidR="00A646B8" w:rsidRDefault="00A646B8" w:rsidP="00A646B8">
      <w:pPr>
        <w:pStyle w:val="Heading5"/>
      </w:pPr>
      <w:bookmarkStart w:id="16" w:name="X3391bcca48ae93a6359a70d4dcb340c245690d4"/>
      <w:r>
        <w:t>Sampling frame and deviations from original protocols</w:t>
      </w:r>
      <w:bookmarkEnd w:id="16"/>
    </w:p>
    <w:p w14:paraId="77C7F0EB" w14:textId="5EF82583" w:rsidR="00A646B8" w:rsidRDefault="00A646B8" w:rsidP="00A646B8">
      <w:pPr>
        <w:pStyle w:val="FirstParagraph"/>
      </w:pPr>
      <w:r>
        <w:t>Cova et al., (2018) sampled their replication targets from a list of experimental philosophy papers hosted by Yale’s University’s Experimental Philosophy Lab (</w:t>
      </w:r>
      <w:hyperlink r:id="rId7" w:history="1">
        <w:r>
          <w:rPr>
            <w:rStyle w:val="Hyperlink"/>
            <w:u w:val="single"/>
          </w:rPr>
          <w:t>http://experimental-philosophy.yale.edu/ExperimentalPhilosophy.html</w:t>
        </w:r>
      </w:hyperlink>
      <w:r>
        <w:t xml:space="preserve">), and filtered these down to articles published in one of 35 scientific journals that Cova and Strickland judged would likely have </w:t>
      </w:r>
      <w:r>
        <w:lastRenderedPageBreak/>
        <w:t xml:space="preserve">published experimental philosophy research. From the remaining articles, they sampled three papers per year for the years 2003 to 2015, selecting the most cited paper (according to Google scholar) and two random studies (barring the year 2003 where there were only two applicable papers). This left them with a list of 38 studies which were assessed for feasibility. They report that four studies were identified as being potentially difficult to replicate (as they required access to special populations, three papers requiring access to non-English speakers and one requiring participants with high-functioning autism). In order to ensure that they achieved at least their goal number of studies, they sampled an additional replacement for each of the original studies they were concerned might be practically infeasible (either picking the second most cited article of the year if the potentially infeasible study was selected as it was the most cited, or an additional random article), but continued to attempt to replicate all studies. In the end, two of the studies that were identified as being potentially infeasible were replicated, and two were not. The “more feasible” replication studies were also included in the final analysis if they were finished by the end of the project’s duration. This left </w:t>
      </w:r>
      <w:r w:rsidR="004C4B2D">
        <w:t>a total of 40 completed replications</w:t>
      </w:r>
      <w:r w:rsidR="009A6A81">
        <w:t xml:space="preserve">, </w:t>
      </w:r>
      <w:r>
        <w:t>12 replications of most the most cited article of the years in the sampling frame, two replications of the second most cited article in a given year, and 26 studies which were randomly chosen from each year’s set of experimental philosophy studies.</w:t>
      </w:r>
    </w:p>
    <w:p w14:paraId="4C725CA2" w14:textId="42DC8DEC" w:rsidR="00A646B8" w:rsidRDefault="009A6A81" w:rsidP="00A646B8">
      <w:pPr>
        <w:pStyle w:val="BodyText"/>
      </w:pPr>
      <w:r w:rsidRPr="009A6A81">
        <w:t>Cova et al. (2018) report that there was a major deviation in protocol for one study, where text was presented on screen for a set duration instead of being removed after participants responded, which they suggest may have reduced participants' incentive to quickly respond</w:t>
      </w:r>
      <w:r w:rsidR="00A646B8">
        <w:t>.</w:t>
      </w:r>
    </w:p>
    <w:p w14:paraId="5A589708" w14:textId="77777777" w:rsidR="00A646B8" w:rsidRDefault="00A646B8" w:rsidP="00A646B8">
      <w:pPr>
        <w:pStyle w:val="Heading5"/>
      </w:pPr>
      <w:bookmarkStart w:id="17" w:name="participants-3"/>
      <w:r>
        <w:t>Participants</w:t>
      </w:r>
      <w:bookmarkEnd w:id="17"/>
    </w:p>
    <w:p w14:paraId="13A6E221" w14:textId="5300F25E" w:rsidR="00A646B8" w:rsidRDefault="00A646B8" w:rsidP="00A646B8">
      <w:pPr>
        <w:pStyle w:val="FirstParagraph"/>
      </w:pPr>
      <w:r>
        <w:t xml:space="preserve">The research teams were based in Brazil, France, Lithuania, Netherlands, Spain, Switzerland, United Kingdom and the United States. Most studies were replicated using online samples (35 studies) and four used university students, unlike the original studies of which 25 used collage samples, 10 used online samples, and four </w:t>
      </w:r>
      <w:r w:rsidR="009733FF">
        <w:t xml:space="preserve">involved </w:t>
      </w:r>
      <w:r>
        <w:t xml:space="preserve">local pedestrians. Cova et al., (2018) report that their average replication sample size was 206.3, </w:t>
      </w:r>
      <w:proofErr w:type="spellStart"/>
      <w:r>
        <w:t>sd</w:t>
      </w:r>
      <w:proofErr w:type="spellEnd"/>
      <w:r>
        <w:t xml:space="preserve"> = 131.8. </w:t>
      </w:r>
      <w:r w:rsidR="009733FF">
        <w:t>F</w:t>
      </w:r>
      <w:r>
        <w:t>or the 32 studies reporting a significant result for which they could perform a power analysis, the average level of statistical power to detect the original effect size was 0.88 (SD = 0.14), 26 had a power &gt; 0.80 to detect the original sample size, and 18 had a power &gt; .95.</w:t>
      </w:r>
    </w:p>
    <w:p w14:paraId="043DC5C3" w14:textId="77777777" w:rsidR="00A646B8" w:rsidRDefault="00A646B8" w:rsidP="00A646B8">
      <w:pPr>
        <w:pStyle w:val="Heading5"/>
      </w:pPr>
      <w:bookmarkStart w:id="18" w:name="extraction-and-inclusion-rules-3"/>
      <w:r>
        <w:t>Extraction and inclusion rules</w:t>
      </w:r>
      <w:bookmarkEnd w:id="18"/>
    </w:p>
    <w:p w14:paraId="50D87F0A" w14:textId="57B11314" w:rsidR="00A646B8" w:rsidRDefault="00A646B8" w:rsidP="00A646B8">
      <w:pPr>
        <w:pStyle w:val="FirstParagraph"/>
      </w:pPr>
      <w:r>
        <w:fldChar w:fldCharType="begin"/>
      </w:r>
      <w:r w:rsidR="00C305D4">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C305D4">
        <w:rPr>
          <w:noProof/>
        </w:rPr>
        <w:t>Cova et al. (2018)</w:t>
      </w:r>
      <w:r>
        <w:fldChar w:fldCharType="end"/>
      </w:r>
      <w:r>
        <w:t xml:space="preserve"> included three replications of original studies which were non-significant (and which did not claim to provide evidence for the effects under test), these were removed from this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mates from the reported statistics or data (e.g., a Sobel test, GEE analysis).</w:t>
      </w:r>
    </w:p>
    <w:p w14:paraId="1C8E7B20" w14:textId="17F7B747" w:rsidR="00A646B8" w:rsidRDefault="00A646B8" w:rsidP="00A646B8">
      <w:pPr>
        <w:pStyle w:val="Heading4"/>
      </w:pPr>
      <w:bookmarkStart w:id="19" w:name="many-labs-1-klein-2014-988"/>
      <w:r>
        <w:t xml:space="preserve">Many labs 1 </w:t>
      </w:r>
      <w:bookmarkEnd w:id="19"/>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p>
    <w:p w14:paraId="211641F5" w14:textId="77777777" w:rsidR="00A646B8" w:rsidRDefault="00A646B8" w:rsidP="00A646B8">
      <w:pPr>
        <w:pStyle w:val="Heading5"/>
      </w:pPr>
      <w:bookmarkStart w:id="20" w:name="sampling-frame-2"/>
      <w:r>
        <w:t>Sampling frame</w:t>
      </w:r>
      <w:bookmarkEnd w:id="20"/>
    </w:p>
    <w:p w14:paraId="6DED2AD8" w14:textId="02D73763" w:rsidR="00A646B8" w:rsidRDefault="00A646B8" w:rsidP="00A646B8">
      <w:pPr>
        <w:pStyle w:val="FirstParagraph"/>
      </w:pPr>
      <w:r>
        <w:t xml:space="preserve">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replicated a non-random sample of 13 effects from 12 original articles. They report that the replicated studies were chosen on the basis of being </w:t>
      </w:r>
      <w:r>
        <w:lastRenderedPageBreak/>
        <w:t>(a) suitable for online presentation, (b) able to be presented “quickly” and (c) to have a simple, two condition design (except for a single a correlational study which was included). The replication materials were translated into the local language of each sample.</w:t>
      </w:r>
    </w:p>
    <w:p w14:paraId="3E918E50" w14:textId="77777777" w:rsidR="00A646B8" w:rsidRDefault="00A646B8" w:rsidP="00A646B8">
      <w:pPr>
        <w:pStyle w:val="Heading5"/>
      </w:pPr>
      <w:bookmarkStart w:id="21" w:name="participants-4"/>
      <w:r>
        <w:t>Participants</w:t>
      </w:r>
      <w:bookmarkEnd w:id="21"/>
    </w:p>
    <w:p w14:paraId="710D77FD" w14:textId="77777777" w:rsidR="00A646B8" w:rsidRDefault="00A646B8" w:rsidP="00A646B8">
      <w:pPr>
        <w:pStyle w:val="FirstParagraph"/>
      </w:pPr>
      <w:r>
        <w:t>Klein et al., (2014) replicated each effect across 36 samples and settings (27 laboratory, 9 online, and 25 in the USA and 11 in non-US locations) including a total of 6344 participants. The individual studies each included between 4896 and 6336 participants.</w:t>
      </w:r>
    </w:p>
    <w:p w14:paraId="2CC11873" w14:textId="77777777" w:rsidR="00A646B8" w:rsidRDefault="00A646B8" w:rsidP="00A646B8">
      <w:pPr>
        <w:pStyle w:val="Heading5"/>
      </w:pPr>
      <w:bookmarkStart w:id="22" w:name="extraction-and-inclusion-rules-4"/>
      <w:r>
        <w:t>Extraction and inclusion rules</w:t>
      </w:r>
      <w:bookmarkEnd w:id="22"/>
    </w:p>
    <w:p w14:paraId="06D3D137" w14:textId="03D352F3" w:rsidR="00A646B8" w:rsidRDefault="00A646B8" w:rsidP="00A646B8">
      <w:pPr>
        <w:pStyle w:val="FirstParagraph"/>
      </w:pPr>
      <w:r>
        <w:t xml:space="preserve">One of the original studies in 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did not report an effect size or test statistic so is not included in the current sample. No effect size was extractable for one original study, and this effect was excluded for the purposes of the current analysis. Four different </w:t>
      </w:r>
      <w:proofErr w:type="spellStart"/>
      <w:r>
        <w:t>operationalisations</w:t>
      </w:r>
      <w:proofErr w:type="spellEnd"/>
      <w:r>
        <w:t xml:space="preserve"> of anchoring effects were tested, all of which are included in the current analysis, leading to a total of 15 paired data-points being included from this study. The multilevel models reported account for non-independence between these effects.</w:t>
      </w:r>
    </w:p>
    <w:p w14:paraId="070DF1DE" w14:textId="2508DD15" w:rsidR="00A646B8" w:rsidRDefault="00A646B8" w:rsidP="00A646B8">
      <w:pPr>
        <w:pStyle w:val="Heading4"/>
      </w:pPr>
      <w:bookmarkStart w:id="23" w:name="many-labs-2-klein-2018-1021"/>
      <w:r>
        <w:t xml:space="preserve">Many labs 2 </w:t>
      </w:r>
      <w:bookmarkEnd w:id="23"/>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p>
    <w:p w14:paraId="3D047EAE" w14:textId="77777777" w:rsidR="00A646B8" w:rsidRDefault="00A646B8" w:rsidP="00A646B8">
      <w:pPr>
        <w:pStyle w:val="Heading5"/>
      </w:pPr>
      <w:bookmarkStart w:id="24" w:name="sampling-frame-3"/>
      <w:r>
        <w:t>Sampling frame</w:t>
      </w:r>
      <w:bookmarkEnd w:id="24"/>
    </w:p>
    <w:p w14:paraId="707CB96B" w14:textId="0FC5866A" w:rsidR="00A646B8" w:rsidRDefault="00A646B8" w:rsidP="00A646B8">
      <w:pPr>
        <w:pStyle w:val="FirstParagraph"/>
      </w:pPr>
      <w:r>
        <w:t xml:space="preserve">Many labs 2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replicated a non-random sample of 28 effects. In order to select the claims that were replicated, they (a) held an open nomination round that fit a set of desired characteristics, elicited ideas within the project team, and asked “independent experts” who worked in the field of psychological science. The criteria for nominations were that the study must “(a) have procedures that can be implemented via a web browser, (b) not have more than two conditions in an experimental design, (c) have one outcome (dependent variable), (d) be correlational or experimental designs, though the latter is preferred, and (e) examine a psychological topic”. There were also a set of desired characteristics, that the study should: “(a) be “important” in at least one of the many variety of ways of demonstrating importance, (b) be brief, (c) be a direct replication of an existing published design from which an original effect size can be determined)" (see </w:t>
      </w:r>
      <w:hyperlink r:id="rId8" w:history="1">
        <w:r>
          <w:rPr>
            <w:rStyle w:val="Hyperlink"/>
            <w:u w:val="single"/>
          </w:rPr>
          <w:t>https://osf.io/uazdm/</w:t>
        </w:r>
      </w:hyperlink>
      <w:r>
        <w:t xml:space="preserve"> for the coordinating proposal).</w:t>
      </w:r>
    </w:p>
    <w:p w14:paraId="7BE22066" w14:textId="23E79F48" w:rsidR="00A646B8" w:rsidRDefault="00A646B8" w:rsidP="00A646B8">
      <w:pPr>
        <w:pStyle w:val="BodyText"/>
      </w:pPr>
      <w:r>
        <w:t xml:space="preserve">After over 100 claims were nominated, the Klein et al., chose the replicated claims on the basis of the claims being (a) suitable for online presentation, (b) able to be presented quickly, (c) citation count (more being </w:t>
      </w:r>
      <w:r w:rsidR="001D19A2">
        <w:t>judged more positively</w:t>
      </w:r>
      <w:r>
        <w:t xml:space="preserve">), (d) to have a simple, two condition design or, at a lower priority, a correlational design, (e) to have a high level of “general interest”, and (f) to be applicable to a general sample of adults. Secondarily, Klein et al., report that they aimed to ensure a diversity of claims, including (a) claims that had both limited and extensive literatures across samples and settings, (b) effects for which it was expected that there would be high and low </w:t>
      </w:r>
      <w:r w:rsidR="001D19A2">
        <w:t xml:space="preserve">effect size </w:t>
      </w:r>
      <w:r>
        <w:t>heterogeneity, (c) “classic” and “contemporary” effects, (d) effects which cover a broad range of subareas within social and cognitive psychology, (e) effect</w:t>
      </w:r>
      <w:r w:rsidR="001D19A2">
        <w:t xml:space="preserve">s from </w:t>
      </w:r>
      <w:r>
        <w:t>a diversity of research teams, and finally (f), effects from a variety of journals.</w:t>
      </w:r>
    </w:p>
    <w:p w14:paraId="2D01E3DD" w14:textId="77777777" w:rsidR="00A646B8" w:rsidRDefault="00A646B8" w:rsidP="00A646B8">
      <w:pPr>
        <w:pStyle w:val="BodyText"/>
      </w:pPr>
      <w:r>
        <w:lastRenderedPageBreak/>
        <w:t xml:space="preserve">For all chosen claims, the original study’s corresponding author were contacted (if possible) and asked for the original </w:t>
      </w:r>
      <w:proofErr w:type="gramStart"/>
      <w:r>
        <w:t>materials, and</w:t>
      </w:r>
      <w:proofErr w:type="gramEnd"/>
      <w:r>
        <w:t xml:space="preserve"> asked if there were any limitations or moderators that the replication teams should be aware of before attempting the replication. Klein et al., report that this process eliminated some studies, at which point the effect was eliminated from consideration and replaced with another of the nominated claim or the original study’s authors were asked to help identify alternative studies for replication. In one case, the original authors expressed “strong concerns” about the study being included in this project, and this claim was removed.</w:t>
      </w:r>
    </w:p>
    <w:p w14:paraId="3C8F6409" w14:textId="77777777" w:rsidR="00A646B8" w:rsidRDefault="00A646B8" w:rsidP="00A646B8">
      <w:pPr>
        <w:pStyle w:val="BodyText"/>
      </w:pPr>
      <w:r>
        <w:t>After this process, 31 effects remained, which were split into two 30 minutes “slates”, and pilot tested. Three effects were removed for length, and some studies were shortened in order to fit into the two 30 minutes slates after pilot testing. This left 28 effects that were replicated.</w:t>
      </w:r>
    </w:p>
    <w:p w14:paraId="63FD836F" w14:textId="77777777" w:rsidR="00A646B8" w:rsidRDefault="00A646B8" w:rsidP="00A646B8">
      <w:pPr>
        <w:pStyle w:val="Heading5"/>
      </w:pPr>
      <w:bookmarkStart w:id="25" w:name="participants-5"/>
      <w:r>
        <w:t>Participants</w:t>
      </w:r>
      <w:bookmarkEnd w:id="25"/>
    </w:p>
    <w:p w14:paraId="0FA8352F" w14:textId="77777777" w:rsidR="00A646B8" w:rsidRDefault="00A646B8" w:rsidP="00A646B8">
      <w:pPr>
        <w:pStyle w:val="FirstParagraph"/>
      </w:pPr>
      <w:r>
        <w:t xml:space="preserve">Labs were invited to participate in an open call made in 2014. The only criteria for inclusion was that a lab had to agree to include at least 80 participants. A total of 125 samples were recruited in this study. The total sample size was 15305, with ns of at least 3549 in each replication study after exclusions (mean n = 6965.75, </w:t>
      </w:r>
      <w:proofErr w:type="spellStart"/>
      <w:r>
        <w:t>sd</w:t>
      </w:r>
      <w:proofErr w:type="spellEnd"/>
      <w:r>
        <w:t xml:space="preserve"> = 1040.89, median = 7157)</w:t>
      </w:r>
    </w:p>
    <w:p w14:paraId="430D0937" w14:textId="77777777" w:rsidR="00A646B8" w:rsidRDefault="00A646B8" w:rsidP="00A646B8">
      <w:pPr>
        <w:pStyle w:val="Heading5"/>
      </w:pPr>
      <w:bookmarkStart w:id="26" w:name="extraction-and-inclusion-rules-5"/>
      <w:r>
        <w:t>Extraction and inclusion rules</w:t>
      </w:r>
      <w:bookmarkEnd w:id="26"/>
    </w:p>
    <w:p w14:paraId="66276536" w14:textId="0A6443E5" w:rsidR="00A646B8" w:rsidRDefault="00A646B8" w:rsidP="00A646B8">
      <w:pPr>
        <w:pStyle w:val="FirstParagraph"/>
      </w:pPr>
      <w:r>
        <w:t xml:space="preserve">A total of 22 of 28 paired original and replication effects sizes are included for this analysis. Four studies from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p w14:paraId="1062A77B" w14:textId="29CA339E" w:rsidR="00A646B8" w:rsidRDefault="00A646B8" w:rsidP="00A646B8">
      <w:pPr>
        <w:pStyle w:val="Heading4"/>
      </w:pPr>
      <w:bookmarkStart w:id="27" w:name="many-labs-3-ebersole-2016-985"/>
      <w:r>
        <w:t xml:space="preserve">Many labs 3 </w:t>
      </w:r>
      <w:bookmarkEnd w:id="27"/>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p>
    <w:p w14:paraId="33BFCB83" w14:textId="77777777" w:rsidR="00A646B8" w:rsidRDefault="00A646B8" w:rsidP="00A646B8">
      <w:pPr>
        <w:pStyle w:val="Heading5"/>
      </w:pPr>
      <w:bookmarkStart w:id="28" w:name="sampling-frame-4"/>
      <w:r>
        <w:t>Sampling frame</w:t>
      </w:r>
      <w:bookmarkEnd w:id="28"/>
    </w:p>
    <w:p w14:paraId="5FEF3269" w14:textId="77777777" w:rsidR="00A646B8" w:rsidRDefault="00A646B8" w:rsidP="00A646B8">
      <w:pPr>
        <w:pStyle w:val="FirstParagraph"/>
      </w:pPr>
      <w:r>
        <w:t xml:space="preserve">A non-random sample of nine original studies were replicated, and one conceptual replication was performed. The conceptual replication was excluded from the current analyses. Ebersole et al., report that they aimed to identify two-condition experiments or correlational designs. Seven out of the nine included studies were included in a single computer delivered </w:t>
      </w:r>
      <w:proofErr w:type="gramStart"/>
      <w:r>
        <w:t>experiment, and</w:t>
      </w:r>
      <w:proofErr w:type="gramEnd"/>
      <w:r>
        <w:t xml:space="preserve"> were followed by extensive individual difference and data quality indicators. Two experiments were exclusively performed in person as, in one case, the study required participants to physically hold a clipboard, and in one as the original authors said that the experiment needed to be administered using a paper and pencil format.</w:t>
      </w:r>
    </w:p>
    <w:p w14:paraId="766DCD78" w14:textId="77777777" w:rsidR="00A646B8" w:rsidRDefault="00A646B8" w:rsidP="00A646B8">
      <w:pPr>
        <w:pStyle w:val="Heading5"/>
      </w:pPr>
      <w:bookmarkStart w:id="29" w:name="participants-6"/>
      <w:r>
        <w:t>Participants</w:t>
      </w:r>
      <w:bookmarkEnd w:id="29"/>
    </w:p>
    <w:p w14:paraId="6D7060F0" w14:textId="77777777" w:rsidR="00A646B8" w:rsidRDefault="00A646B8" w:rsidP="00A646B8">
      <w:pPr>
        <w:pStyle w:val="FirstParagraph"/>
      </w:pPr>
      <w:r>
        <w:t xml:space="preserve">The replication included 20 university participant pools at universities in the United states and Canada (N = 2,696) and an </w:t>
      </w:r>
      <w:proofErr w:type="spellStart"/>
      <w:r>
        <w:t>mTurk</w:t>
      </w:r>
      <w:proofErr w:type="spellEnd"/>
      <w:r>
        <w:t xml:space="preserve"> online sample (N = 737). Individual studies had ns of at least 1335 after exclusions (mean n = 2752, </w:t>
      </w:r>
      <w:proofErr w:type="spellStart"/>
      <w:r>
        <w:t>sd</w:t>
      </w:r>
      <w:proofErr w:type="spellEnd"/>
      <w:r>
        <w:t xml:space="preserve"> = 642.85, median = 3088)</w:t>
      </w:r>
    </w:p>
    <w:p w14:paraId="0B43CA35" w14:textId="77777777" w:rsidR="00A646B8" w:rsidRDefault="00A646B8" w:rsidP="00A646B8">
      <w:pPr>
        <w:pStyle w:val="Heading5"/>
      </w:pPr>
      <w:bookmarkStart w:id="30" w:name="extraction-and-inclusion-rules-6"/>
      <w:r>
        <w:lastRenderedPageBreak/>
        <w:t>Extraction and inclusion rules</w:t>
      </w:r>
      <w:bookmarkEnd w:id="30"/>
    </w:p>
    <w:p w14:paraId="42B0FFD6" w14:textId="2E87648B" w:rsidR="00A646B8" w:rsidRDefault="00A646B8" w:rsidP="00A646B8">
      <w:pPr>
        <w:pStyle w:val="FirstParagraph"/>
      </w:pPr>
      <w:r>
        <w:t xml:space="preserve">Original and replication effect sizes were extracted for all 9 original and replication studies from </w: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1B539182" w14:textId="77777777" w:rsidR="00A646B8" w:rsidRDefault="00A646B8" w:rsidP="00A646B8">
      <w:pPr>
        <w:pStyle w:val="BodyText"/>
      </w:pPr>
      <m:oMathPara>
        <m:oMath>
          <m:r>
            <w:rPr>
              <w:rFonts w:ascii="Cambria Math" w:hAnsi="Cambria Math"/>
            </w:rPr>
            <m:t>r =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den>
              </m:f>
            </m:e>
          </m:rad>
        </m:oMath>
      </m:oMathPara>
    </w:p>
    <w:p w14:paraId="7001D6C1" w14:textId="5C03E3F2" w:rsidR="00A646B8" w:rsidRDefault="00A646B8" w:rsidP="00A646B8">
      <w:pPr>
        <w:pStyle w:val="Heading4"/>
      </w:pPr>
      <w:bookmarkStart w:id="31" w:name="X63e109d802f8430ed3785cd57aa9d9bff571aae"/>
      <w:r>
        <w:t xml:space="preserve">Economics replication project </w:t>
      </w:r>
      <w:bookmarkEnd w:id="31"/>
      <w:r>
        <w:fldChar w:fldCharType="begin"/>
      </w:r>
      <w: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Pr>
          <w:noProof/>
        </w:rPr>
        <w:t>(Camerer et al., 2016)</w:t>
      </w:r>
      <w:r>
        <w:fldChar w:fldCharType="end"/>
      </w:r>
    </w:p>
    <w:p w14:paraId="1198A29A" w14:textId="77777777" w:rsidR="00A646B8" w:rsidRDefault="00A646B8" w:rsidP="00A646B8">
      <w:pPr>
        <w:pStyle w:val="Heading5"/>
      </w:pPr>
      <w:bookmarkStart w:id="32" w:name="sampling-frame-and-deviations"/>
      <w:r>
        <w:t>Sampling frame and deviations</w:t>
      </w:r>
      <w:bookmarkEnd w:id="32"/>
    </w:p>
    <w:p w14:paraId="27A2A46C" w14:textId="77777777" w:rsidR="00A646B8" w:rsidRDefault="00A646B8" w:rsidP="00A646B8">
      <w:pPr>
        <w:pStyle w:val="FirstParagraph"/>
      </w:pPr>
      <w:r>
        <w:t>Camerer et al., (2016) replicated all 18 between-subject laboratory experimental papers published in the American Economic Review and the Quarterly Journal of Economics between 2011 and 2014. For 17 of 18 studies, the same software was used to conduct the replications as was used in the original experiment. In one study the software used was different as the original program was no longer available.</w:t>
      </w:r>
    </w:p>
    <w:p w14:paraId="258A78BC" w14:textId="77777777" w:rsidR="00A646B8" w:rsidRDefault="00A646B8" w:rsidP="00A646B8">
      <w:pPr>
        <w:pStyle w:val="Heading5"/>
      </w:pPr>
      <w:bookmarkStart w:id="33" w:name="participants-7"/>
      <w:r>
        <w:t>Participants</w:t>
      </w:r>
      <w:bookmarkEnd w:id="33"/>
    </w:p>
    <w:p w14:paraId="4C46924C" w14:textId="77777777" w:rsidR="00A646B8" w:rsidRDefault="00A646B8" w:rsidP="00A646B8">
      <w:pPr>
        <w:pStyle w:val="FirstParagraph"/>
      </w:pPr>
      <w:r>
        <w:t xml:space="preserve">Two American teams, one Swedish, and one Austrian replication team conducted four or five replications each. Camerer (2016) reports that the replication sample sizes were chosen to ensure that each replication study had at least 90% power to detect the original study’s effect size using the original analysis strategy. Individual studies had ns of at least 40 (mean n = 176.22, </w:t>
      </w:r>
      <w:proofErr w:type="spellStart"/>
      <w:r>
        <w:t>sd</w:t>
      </w:r>
      <w:proofErr w:type="spellEnd"/>
      <w:r>
        <w:t xml:space="preserve"> = 98.93, median = 150).</w:t>
      </w:r>
    </w:p>
    <w:p w14:paraId="4A674AD2" w14:textId="77777777" w:rsidR="00A646B8" w:rsidRDefault="00A646B8" w:rsidP="00A646B8">
      <w:pPr>
        <w:pStyle w:val="Heading5"/>
      </w:pPr>
      <w:bookmarkStart w:id="34" w:name="extraction-and-inclusion-rules-7"/>
      <w:r>
        <w:t>Extraction and inclusion rules</w:t>
      </w:r>
      <w:bookmarkEnd w:id="34"/>
    </w:p>
    <w:p w14:paraId="2CF1C97F" w14:textId="5B6D7373" w:rsidR="00446A58" w:rsidRPr="0070606A" w:rsidRDefault="00A646B8" w:rsidP="0070606A">
      <w:pPr>
        <w:pStyle w:val="FirstParagraph"/>
      </w:pPr>
      <w:r>
        <w:t xml:space="preserve">The economics replication project </w:t>
      </w:r>
      <w:r>
        <w:fldChar w:fldCharType="begin"/>
      </w:r>
      <w:r w:rsidR="00C305D4">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sidR="00C305D4">
        <w:rPr>
          <w:noProof/>
        </w:rPr>
        <w:t>Camerer et al. (2016)</w:t>
      </w:r>
      <w:r>
        <w:fldChar w:fldCharType="end"/>
      </w:r>
      <w:r>
        <w:t>. Original and replication effect sizes for all 18 studies were reported in correlation coefficients and all are included in this analysis.</w:t>
      </w:r>
    </w:p>
    <w:p w14:paraId="367DB372" w14:textId="4C4811D3" w:rsidR="00446A58" w:rsidRPr="00446A58" w:rsidRDefault="00446A58" w:rsidP="00446A58">
      <w:pPr>
        <w:rPr>
          <w:sz w:val="24"/>
        </w:rPr>
      </w:pPr>
      <w:bookmarkStart w:id="35" w:name="sm2"/>
      <w:bookmarkEnd w:id="35"/>
      <w:r w:rsidRPr="00446A58">
        <w:br w:type="page"/>
      </w:r>
    </w:p>
    <w:p w14:paraId="25996873"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r w:rsidRPr="00446A58">
        <w:rPr>
          <w:rFonts w:asciiTheme="majorHAnsi" w:eastAsiaTheme="majorEastAsia" w:hAnsiTheme="majorHAnsi" w:cstheme="majorBidi"/>
          <w:b/>
          <w:sz w:val="24"/>
          <w:szCs w:val="24"/>
        </w:rPr>
        <w:lastRenderedPageBreak/>
        <w:t>Supplementary materials 3</w:t>
      </w:r>
    </w:p>
    <w:p w14:paraId="0948CCD6"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bookmarkStart w:id="36" w:name="loo-cross-validation-output"/>
      <w:bookmarkEnd w:id="36"/>
      <w:r w:rsidRPr="00446A58">
        <w:rPr>
          <w:rFonts w:asciiTheme="majorHAnsi" w:eastAsiaTheme="majorEastAsia" w:hAnsiTheme="majorHAnsi" w:cstheme="majorBidi"/>
          <w:b/>
          <w:iCs/>
        </w:rPr>
        <w:t>Leave one out cross validation output</w:t>
      </w:r>
    </w:p>
    <w:p w14:paraId="48E6E50A" w14:textId="77777777" w:rsidR="00446A58" w:rsidRPr="00446A58" w:rsidRDefault="00446A58" w:rsidP="00446A58">
      <w:pPr>
        <w:spacing w:after="120" w:line="360" w:lineRule="auto"/>
        <w:rPr>
          <w:sz w:val="24"/>
        </w:rPr>
      </w:pPr>
      <w:bookmarkStart w:id="37" w:name="table-loo-cross-validation-output."/>
      <w:bookmarkEnd w:id="37"/>
      <w:r w:rsidRPr="00446A58">
        <w:rPr>
          <w:sz w:val="24"/>
        </w:rPr>
        <w:t xml:space="preserve">Table </w:t>
      </w:r>
      <w:hyperlink r:id="rId9" w:anchor="loo-cross-validation-output" w:history="1">
        <w:r w:rsidRPr="00446A58">
          <w:rPr>
            <w:sz w:val="24"/>
          </w:rPr>
          <w:t>SM4</w:t>
        </w:r>
      </w:hyperlink>
      <w:r w:rsidRPr="00446A58">
        <w:rPr>
          <w:sz w:val="24"/>
        </w:rPr>
        <w:t>.</w:t>
      </w:r>
    </w:p>
    <w:p w14:paraId="5CED8C6B" w14:textId="77777777" w:rsidR="00446A58" w:rsidRPr="00446A58" w:rsidRDefault="00446A58" w:rsidP="00446A58">
      <w:pPr>
        <w:spacing w:after="120" w:line="360" w:lineRule="auto"/>
        <w:rPr>
          <w:i/>
          <w:sz w:val="24"/>
        </w:rPr>
      </w:pPr>
      <w:r w:rsidRPr="00446A58">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446A58" w:rsidRPr="00446A58" w14:paraId="7B988E1D" w14:textId="77777777" w:rsidTr="004B0D18">
        <w:tc>
          <w:tcPr>
            <w:tcW w:w="0" w:type="auto"/>
            <w:tcBorders>
              <w:top w:val="single" w:sz="4" w:space="0" w:color="auto"/>
              <w:left w:val="nil"/>
              <w:bottom w:val="single" w:sz="2" w:space="0" w:color="auto"/>
              <w:right w:val="nil"/>
            </w:tcBorders>
            <w:vAlign w:val="bottom"/>
            <w:hideMark/>
          </w:tcPr>
          <w:p w14:paraId="2030D245" w14:textId="77777777" w:rsidR="00446A58" w:rsidRPr="00446A58" w:rsidRDefault="00446A58" w:rsidP="00446A58">
            <w:pPr>
              <w:spacing w:before="36" w:after="36" w:line="240" w:lineRule="auto"/>
              <w:rPr>
                <w:sz w:val="24"/>
                <w:szCs w:val="24"/>
                <w:lang w:val="en-US"/>
              </w:rPr>
            </w:pPr>
            <w:r w:rsidRPr="00446A58">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0BFF5C0A" w14:textId="77777777" w:rsidR="00446A58" w:rsidRPr="00446A58" w:rsidRDefault="00446A58" w:rsidP="00446A58">
            <w:pPr>
              <w:spacing w:before="36" w:after="36" w:line="240" w:lineRule="auto"/>
              <w:rPr>
                <w:sz w:val="24"/>
                <w:szCs w:val="24"/>
                <w:lang w:val="en-US"/>
              </w:rPr>
            </w:pPr>
            <w:r w:rsidRPr="00446A58">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5E7A9D3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20EEEA1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0896CE9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1C80621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043F70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10C549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aximum estimate</w:t>
            </w:r>
          </w:p>
        </w:tc>
      </w:tr>
      <w:tr w:rsidR="00446A58" w:rsidRPr="00446A58" w14:paraId="04D5332F" w14:textId="77777777" w:rsidTr="004B0D18">
        <w:tc>
          <w:tcPr>
            <w:tcW w:w="0" w:type="auto"/>
            <w:hideMark/>
          </w:tcPr>
          <w:p w14:paraId="2690FB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tcBorders>
              <w:top w:val="single" w:sz="4" w:space="0" w:color="auto"/>
            </w:tcBorders>
            <w:hideMark/>
          </w:tcPr>
          <w:p w14:paraId="2312042A"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5368D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38</w:t>
            </w:r>
          </w:p>
        </w:tc>
        <w:tc>
          <w:tcPr>
            <w:tcW w:w="0" w:type="auto"/>
            <w:hideMark/>
          </w:tcPr>
          <w:p w14:paraId="18D8DA1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523245A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6DA791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07C4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4A9D04F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FD710B4" w14:textId="77777777" w:rsidTr="004B0D18">
        <w:tc>
          <w:tcPr>
            <w:tcW w:w="0" w:type="auto"/>
            <w:hideMark/>
          </w:tcPr>
          <w:p w14:paraId="02193A5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1CDED74C"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2BF635F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c>
          <w:tcPr>
            <w:tcW w:w="0" w:type="auto"/>
            <w:hideMark/>
          </w:tcPr>
          <w:p w14:paraId="1F81D7F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34618C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4330AD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3D69FA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5AC58C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r>
      <w:tr w:rsidR="00446A58" w:rsidRPr="00446A58" w14:paraId="1B71E605" w14:textId="77777777" w:rsidTr="004B0D18">
        <w:tc>
          <w:tcPr>
            <w:tcW w:w="0" w:type="auto"/>
            <w:hideMark/>
          </w:tcPr>
          <w:p w14:paraId="58A8A2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5873E124"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7090F61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43D022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338793E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73424F5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1EBE7C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62275EE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B404B7C" w14:textId="77777777" w:rsidTr="004B0D18">
        <w:tc>
          <w:tcPr>
            <w:tcW w:w="0" w:type="auto"/>
            <w:hideMark/>
          </w:tcPr>
          <w:p w14:paraId="7B921692"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2E78C731"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6A7E6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E89936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6</w:t>
            </w:r>
          </w:p>
        </w:tc>
        <w:tc>
          <w:tcPr>
            <w:tcW w:w="0" w:type="auto"/>
            <w:hideMark/>
          </w:tcPr>
          <w:p w14:paraId="4EE84A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407F154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665FF32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0A00C98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r>
      <w:tr w:rsidR="00446A58" w:rsidRPr="00446A58" w14:paraId="5E67AA7D" w14:textId="77777777" w:rsidTr="004B0D18">
        <w:tc>
          <w:tcPr>
            <w:tcW w:w="0" w:type="auto"/>
            <w:hideMark/>
          </w:tcPr>
          <w:p w14:paraId="4C9CAF29"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31F88CF0"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2743B33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B404C7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1CC2E7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7C30159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5BB8360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44FDF9D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r w:rsidR="00446A58" w:rsidRPr="00446A58" w14:paraId="1D3A7567" w14:textId="77777777" w:rsidTr="004B0D18">
        <w:tc>
          <w:tcPr>
            <w:tcW w:w="0" w:type="auto"/>
            <w:hideMark/>
          </w:tcPr>
          <w:p w14:paraId="4A046C61"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26BE9F74"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9F7F3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383D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227882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619F2E9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32CC0CD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5915326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4704B136" w14:textId="77777777" w:rsidTr="004B0D18">
        <w:tc>
          <w:tcPr>
            <w:tcW w:w="0" w:type="auto"/>
            <w:hideMark/>
          </w:tcPr>
          <w:p w14:paraId="66B6B2CD"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09F66022"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4BD29CE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9DAAF6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8AA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6F1DE6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7ED785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C2EB5E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45045363" w14:textId="77777777" w:rsidTr="004B0D18">
        <w:tc>
          <w:tcPr>
            <w:tcW w:w="0" w:type="auto"/>
            <w:hideMark/>
          </w:tcPr>
          <w:p w14:paraId="1A0F461A"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570112FC"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F42289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81BD09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2E1D2E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09B5BC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31CC1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1354E2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01CBCB70" w14:textId="77777777" w:rsidTr="004B0D18">
        <w:tc>
          <w:tcPr>
            <w:tcW w:w="0" w:type="auto"/>
            <w:hideMark/>
          </w:tcPr>
          <w:p w14:paraId="51FFC44C"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5C1A6E73"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D0C1F9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0</w:t>
            </w:r>
          </w:p>
        </w:tc>
        <w:tc>
          <w:tcPr>
            <w:tcW w:w="0" w:type="auto"/>
            <w:hideMark/>
          </w:tcPr>
          <w:p w14:paraId="5525FB8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D2FC2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1C516BB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7A9D66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0362D6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08EC7188" w14:textId="77777777" w:rsidTr="004B0D18">
        <w:tc>
          <w:tcPr>
            <w:tcW w:w="0" w:type="auto"/>
            <w:hideMark/>
          </w:tcPr>
          <w:p w14:paraId="0248407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28DEA2C0"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01678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909BC1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2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23864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86E2C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5AB55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7A559805" w14:textId="77777777" w:rsidTr="004B0D18">
        <w:tc>
          <w:tcPr>
            <w:tcW w:w="0" w:type="auto"/>
            <w:hideMark/>
          </w:tcPr>
          <w:p w14:paraId="71CC32E3"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41C92F6B"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E2CE69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B9672E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55C34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FCEEF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00BE119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6B6B5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2AFB4A5F" w14:textId="77777777" w:rsidTr="004B0D18">
        <w:tc>
          <w:tcPr>
            <w:tcW w:w="0" w:type="auto"/>
            <w:tcBorders>
              <w:bottom w:val="single" w:sz="4" w:space="0" w:color="auto"/>
            </w:tcBorders>
            <w:hideMark/>
          </w:tcPr>
          <w:p w14:paraId="40B5EFB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tcBorders>
              <w:bottom w:val="single" w:sz="4" w:space="0" w:color="auto"/>
            </w:tcBorders>
            <w:hideMark/>
          </w:tcPr>
          <w:p w14:paraId="1EBB07E5"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tcBorders>
              <w:bottom w:val="single" w:sz="4" w:space="0" w:color="auto"/>
            </w:tcBorders>
            <w:hideMark/>
          </w:tcPr>
          <w:p w14:paraId="082A94B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tcBorders>
              <w:bottom w:val="single" w:sz="4" w:space="0" w:color="auto"/>
            </w:tcBorders>
            <w:hideMark/>
          </w:tcPr>
          <w:p w14:paraId="6496FC2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F534F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A299F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79D9C40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32420D0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bl>
    <w:p w14:paraId="0560DD28"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38" w:name="sm4"/>
      <w:bookmarkStart w:id="39" w:name="sm5"/>
      <w:bookmarkEnd w:id="38"/>
      <w:bookmarkEnd w:id="39"/>
    </w:p>
    <w:p w14:paraId="7010F54F" w14:textId="77777777" w:rsidR="00446A58" w:rsidRPr="00446A58" w:rsidRDefault="00446A58" w:rsidP="00446A58">
      <w:pPr>
        <w:rPr>
          <w:rFonts w:asciiTheme="majorHAnsi" w:eastAsiaTheme="majorEastAsia" w:hAnsiTheme="majorHAnsi" w:cstheme="majorBidi"/>
          <w:sz w:val="24"/>
          <w:szCs w:val="24"/>
        </w:rPr>
      </w:pPr>
      <w:r w:rsidRPr="00446A58">
        <w:br w:type="page"/>
      </w:r>
    </w:p>
    <w:p w14:paraId="559FD73A" w14:textId="77777777" w:rsidR="00446A58" w:rsidRPr="00446A58" w:rsidRDefault="00446A58" w:rsidP="00446A58">
      <w:pPr>
        <w:keepNext/>
        <w:keepLines/>
        <w:spacing w:before="40" w:after="0"/>
        <w:outlineLvl w:val="2"/>
        <w:rPr>
          <w:rFonts w:asciiTheme="majorHAnsi" w:eastAsiaTheme="majorEastAsia" w:hAnsiTheme="majorHAnsi" w:cstheme="majorBidi"/>
          <w:b/>
          <w:sz w:val="24"/>
          <w:szCs w:val="24"/>
        </w:rPr>
      </w:pPr>
      <w:bookmarkStart w:id="40" w:name="bayesian-mixture-model"/>
      <w:bookmarkEnd w:id="40"/>
      <w:r w:rsidRPr="00446A58">
        <w:rPr>
          <w:rFonts w:asciiTheme="majorHAnsi" w:eastAsiaTheme="majorEastAsia" w:hAnsiTheme="majorHAnsi" w:cstheme="majorBidi"/>
          <w:b/>
          <w:sz w:val="24"/>
          <w:szCs w:val="24"/>
        </w:rPr>
        <w:lastRenderedPageBreak/>
        <w:t>Supplementary materials 4</w:t>
      </w:r>
    </w:p>
    <w:p w14:paraId="7010ABE7"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r w:rsidRPr="00446A58">
        <w:rPr>
          <w:rFonts w:asciiTheme="majorHAnsi" w:eastAsiaTheme="majorEastAsia" w:hAnsiTheme="majorHAnsi" w:cstheme="majorBidi"/>
          <w:b/>
          <w:iCs/>
        </w:rPr>
        <w:t>Bayesian Mixture Model</w:t>
      </w:r>
    </w:p>
    <w:p w14:paraId="4A9FA2F8" w14:textId="67F96881"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The mixture model results presented in text presents the model developed by Camerer et </w:t>
      </w:r>
      <w:proofErr w:type="gramStart"/>
      <w:r w:rsidRPr="00446A58">
        <w:rPr>
          <w:rFonts w:ascii="Cambria" w:eastAsia="Cambria" w:hAnsi="Cambria" w:cs="Times New Roman"/>
          <w:sz w:val="24"/>
          <w:szCs w:val="24"/>
          <w:lang w:val="en-US"/>
        </w:rPr>
        <w:t>al,.</w:t>
      </w:r>
      <w:proofErr w:type="gramEnd"/>
      <w:r w:rsidRPr="00446A58">
        <w:rPr>
          <w:rFonts w:ascii="Cambria" w:eastAsia="Cambria" w:hAnsi="Cambria" w:cs="Times New Roman"/>
          <w:sz w:val="24"/>
          <w:szCs w:val="24"/>
          <w:lang w:val="en-US"/>
        </w:rPr>
        <w:t xml:space="preserve"> (2018; see </w:t>
      </w:r>
      <w:hyperlink r:id="rId10" w:history="1">
        <w:r w:rsidRPr="00446A58">
          <w:rPr>
            <w:rFonts w:ascii="Cambria" w:eastAsia="Cambria" w:hAnsi="Cambria" w:cs="Times New Roman"/>
            <w:sz w:val="24"/>
            <w:szCs w:val="24"/>
            <w:u w:val="single"/>
            <w:lang w:val="en-US"/>
          </w:rPr>
          <w:t>https://osf.io/xhj4d/</w:t>
        </w:r>
      </w:hyperlink>
      <w:r w:rsidRPr="00446A58">
        <w:rPr>
          <w:rFonts w:ascii="Cambria" w:eastAsia="Cambria" w:hAnsi="Cambria" w:cs="Times New Roman"/>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a</w:t>
      </w:r>
      <w:r w:rsidR="00C305D4">
        <w:rPr>
          <w:rFonts w:ascii="Cambria" w:eastAsia="Cambria" w:hAnsi="Cambria" w:cs="Times New Roman"/>
          <w:sz w:val="24"/>
          <w:szCs w:val="24"/>
          <w:lang w:val="en-US"/>
        </w:rPr>
        <w:t>n</w:t>
      </w:r>
      <w:r w:rsidRPr="00446A58">
        <w:rPr>
          <w:rFonts w:ascii="Cambria" w:eastAsia="Cambria" w:hAnsi="Cambria" w:cs="Times New Roman"/>
          <w:sz w:val="24"/>
          <w:szCs w:val="24"/>
          <w:lang w:val="en-US"/>
        </w:rPr>
        <w:t xml:space="preserve"> estimated precision (tau). This model uses an errors-in-variables approach to account for possible attenuation of effect sizes due to measurement error and estimation uncertainty following </w:t>
      </w:r>
      <w:r w:rsidRPr="00446A58">
        <w:rPr>
          <w:rFonts w:ascii="Cambria" w:eastAsia="Cambria" w:hAnsi="Cambria" w:cs="Times New Roman"/>
          <w:sz w:val="24"/>
          <w:szCs w:val="24"/>
          <w:lang w:val="en-US"/>
        </w:rPr>
        <w:fldChar w:fldCharType="begin"/>
      </w:r>
      <w:r w:rsidR="00C305D4">
        <w:rPr>
          <w:rFonts w:ascii="Cambria" w:eastAsia="Cambria" w:hAnsi="Cambria" w:cs="Times New Roman"/>
          <w:sz w:val="24"/>
          <w:szCs w:val="24"/>
          <w:lang w:val="en-US"/>
        </w:rPr>
        <w:instrText xml:space="preserve"> ADDIN EN.CITE &lt;EndNote&gt;&lt;Cite AuthorYear="1"&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446A58">
        <w:rPr>
          <w:rFonts w:ascii="Cambria" w:eastAsia="Cambria" w:hAnsi="Cambria" w:cs="Times New Roman"/>
          <w:sz w:val="24"/>
          <w:szCs w:val="24"/>
          <w:lang w:val="en-US"/>
        </w:rPr>
        <w:fldChar w:fldCharType="separate"/>
      </w:r>
      <w:r w:rsidR="00C305D4">
        <w:rPr>
          <w:rFonts w:ascii="Cambria" w:eastAsia="Cambria" w:hAnsi="Cambria" w:cs="Times New Roman"/>
          <w:noProof/>
          <w:sz w:val="24"/>
          <w:szCs w:val="24"/>
          <w:lang w:val="en-US"/>
        </w:rPr>
        <w:t>Matzke et al. (2017)</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which means the effect size attenuation factor is the factor change between the estimated true effect of the original and replication study effect size. </w:t>
      </w:r>
    </w:p>
    <w:p w14:paraId="693BED37" w14:textId="40736D23" w:rsidR="00446A58" w:rsidRPr="00446A58" w:rsidRDefault="00446A58" w:rsidP="00446A58">
      <w:pPr>
        <w:spacing w:line="240" w:lineRule="auto"/>
      </w:pPr>
      <w:r w:rsidRPr="00446A58">
        <w:t xml:space="preserve">Box SM1. The original model reported in </w:t>
      </w:r>
      <w:r w:rsidRPr="00446A58">
        <w:fldChar w:fldCharType="begin"/>
      </w:r>
      <w:r w:rsidR="00C305D4">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fldChar w:fldCharType="separate"/>
      </w:r>
      <w:r w:rsidR="00C305D4">
        <w:rPr>
          <w:noProof/>
        </w:rPr>
        <w:t>Camerer et al. (2018)</w:t>
      </w:r>
      <w:r w:rsidRPr="00446A58">
        <w:fldChar w:fldCharType="end"/>
      </w:r>
      <w:r w:rsidRPr="00446A58">
        <w:t xml:space="preserve"> and reported on in the main text of the current article.</w:t>
      </w:r>
    </w:p>
    <w:p w14:paraId="3B08511D" w14:textId="764CBD3F" w:rsidR="00446A58" w:rsidRPr="00446A58" w:rsidRDefault="005421A8" w:rsidP="00446A58">
      <w:pPr>
        <w:shd w:val="clear" w:color="auto" w:fill="F8F8F8"/>
        <w:spacing w:after="200" w:line="240" w:lineRule="auto"/>
        <w:rPr>
          <w:rFonts w:ascii="Consolas" w:hAnsi="Consolas"/>
          <w:i/>
        </w:rPr>
      </w:pPr>
      <w:r w:rsidRPr="00446A58">
        <w:rPr>
          <w:rFonts w:ascii="Consolas" w:hAnsi="Consolas"/>
          <w:shd w:val="clear" w:color="auto" w:fill="F8F8F8"/>
        </w:rPr>
        <w:t>M</w:t>
      </w:r>
      <w:r w:rsidR="00446A58" w:rsidRPr="00446A58">
        <w:rPr>
          <w:rFonts w:ascii="Consolas" w:hAnsi="Consolas"/>
          <w:shd w:val="clear" w:color="auto" w:fill="F8F8F8"/>
        </w:rPr>
        <w:t>odel</w:t>
      </w:r>
      <w:r>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Priors:</w:t>
      </w:r>
      <w:r w:rsidR="00446A58" w:rsidRPr="00446A58">
        <w:rPr>
          <w:rFonts w:ascii="Consolas" w:hAnsi="Consolas"/>
          <w:i/>
        </w:rPr>
        <w:br/>
      </w:r>
      <w:r w:rsidR="00446A58" w:rsidRPr="00446A58">
        <w:rPr>
          <w:rFonts w:ascii="Consolas" w:hAnsi="Consolas"/>
          <w:shd w:val="clear" w:color="auto" w:fill="F8F8F8"/>
        </w:rPr>
        <w:t xml:space="preserve">alpha ~ </w:t>
      </w:r>
      <w:proofErr w:type="spellStart"/>
      <w:r w:rsidR="00446A58" w:rsidRPr="00446A58">
        <w:rPr>
          <w:rFonts w:ascii="Consolas" w:hAnsi="Consolas"/>
          <w:shd w:val="clear" w:color="auto" w:fill="F8F8F8"/>
        </w:rPr>
        <w:t>dunif</w:t>
      </w:r>
      <w:proofErr w:type="spellEnd"/>
      <w:r w:rsidR="00446A58" w:rsidRPr="00446A58">
        <w:rPr>
          <w:rFonts w:ascii="Consolas" w:hAnsi="Consolas"/>
          <w:shd w:val="clear" w:color="auto" w:fill="F8F8F8"/>
        </w:rPr>
        <w:t>(0,1) # flat prior on slope for predicted effect size under H1</w:t>
      </w:r>
      <w:r w:rsidR="00446A58" w:rsidRPr="00446A58">
        <w:rPr>
          <w:rFonts w:ascii="Consolas" w:hAnsi="Consolas"/>
          <w:i/>
        </w:rPr>
        <w:br/>
      </w:r>
      <w:r w:rsidR="00446A58" w:rsidRPr="00446A58">
        <w:rPr>
          <w:rFonts w:ascii="Consolas" w:hAnsi="Consolas"/>
          <w:shd w:val="clear" w:color="auto" w:fill="F8F8F8"/>
        </w:rPr>
        <w:t xml:space="preserve">tau ~ </w:t>
      </w:r>
      <w:proofErr w:type="spellStart"/>
      <w:r w:rsidR="00446A58" w:rsidRPr="00446A58">
        <w:rPr>
          <w:rFonts w:ascii="Consolas" w:hAnsi="Consolas"/>
          <w:shd w:val="clear" w:color="auto" w:fill="F8F8F8"/>
        </w:rPr>
        <w:t>dgamma</w:t>
      </w:r>
      <w:proofErr w:type="spellEnd"/>
      <w:r w:rsidR="00446A58" w:rsidRPr="00446A58">
        <w:rPr>
          <w:rFonts w:ascii="Consolas" w:hAnsi="Consolas"/>
          <w:shd w:val="clear" w:color="auto" w:fill="F8F8F8"/>
        </w:rPr>
        <w:t>(0.001,0.001) # vague prior on study precision</w:t>
      </w:r>
      <w:r w:rsidR="00446A58" w:rsidRPr="00446A58">
        <w:rPr>
          <w:rFonts w:ascii="Consolas" w:hAnsi="Consolas"/>
          <w:i/>
        </w:rPr>
        <w:br/>
      </w:r>
      <w:r w:rsidR="00446A58" w:rsidRPr="00446A58">
        <w:rPr>
          <w:rFonts w:ascii="Consolas" w:hAnsi="Consolas"/>
          <w:shd w:val="clear" w:color="auto" w:fill="F8F8F8"/>
        </w:rPr>
        <w:t xml:space="preserve">phi ~ </w:t>
      </w:r>
      <w:proofErr w:type="spellStart"/>
      <w:r w:rsidR="00446A58" w:rsidRPr="00446A58">
        <w:rPr>
          <w:rFonts w:ascii="Consolas" w:hAnsi="Consolas"/>
          <w:shd w:val="clear" w:color="auto" w:fill="F8F8F8"/>
        </w:rPr>
        <w:t>dbeta</w:t>
      </w:r>
      <w:proofErr w:type="spellEnd"/>
      <w:r w:rsidR="00446A58" w:rsidRPr="00446A58">
        <w:rPr>
          <w:rFonts w:ascii="Consolas" w:hAnsi="Consolas"/>
          <w:shd w:val="clear" w:color="auto" w:fill="F8F8F8"/>
        </w:rPr>
        <w:t>(1, 1) # flat prior on the true effect rate</w:t>
      </w:r>
      <w:r w:rsidR="00446A58" w:rsidRPr="00446A58">
        <w:rPr>
          <w:rFonts w:ascii="Consolas" w:hAnsi="Consolas"/>
          <w:i/>
        </w:rPr>
        <w:br/>
      </w:r>
      <w:r w:rsidR="00446A58" w:rsidRPr="00446A58">
        <w:rPr>
          <w:rFonts w:ascii="Consolas" w:hAnsi="Consolas"/>
          <w:shd w:val="clear" w:color="auto" w:fill="F8F8F8"/>
        </w:rPr>
        <w:t># prior on true effect size of original studies:</w:t>
      </w:r>
      <w:r w:rsidR="00446A58" w:rsidRPr="00446A58">
        <w:rPr>
          <w:rFonts w:ascii="Consolas" w:hAnsi="Consolas"/>
          <w:i/>
        </w:rPr>
        <w:br/>
      </w:r>
      <w:r w:rsidR="00446A58" w:rsidRPr="00446A58">
        <w:rPr>
          <w:rFonts w:ascii="Consolas" w:hAnsi="Consolas"/>
          <w:shd w:val="clear" w:color="auto" w:fill="F8F8F8"/>
        </w:rPr>
        <w:t>for (</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in 1:n){</w:t>
      </w:r>
      <w:r w:rsidR="00446A58" w:rsidRPr="00446A58">
        <w:rPr>
          <w:rFonts w:ascii="Consolas" w:hAnsi="Consolas"/>
          <w:i/>
        </w:rPr>
        <w:br/>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0, 1)</w:t>
      </w:r>
      <w:r w:rsidR="00446A58" w:rsidRPr="00446A58">
        <w:rPr>
          <w:rFonts w:ascii="Consolas" w:hAnsi="Consolas"/>
          <w:i/>
        </w:rPr>
        <w:br/>
      </w:r>
      <w:r w:rsidR="00446A58" w:rsidRPr="00446A58">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Likelihood:</w:t>
      </w:r>
      <w:r w:rsidR="00446A58" w:rsidRPr="00446A58">
        <w:rPr>
          <w:rFonts w:ascii="Consolas" w:hAnsi="Consolas"/>
          <w:i/>
        </w:rPr>
        <w:br/>
      </w:r>
      <w:r w:rsidR="00446A58" w:rsidRPr="00446A58">
        <w:rPr>
          <w:rFonts w:ascii="Consolas" w:hAnsi="Consolas"/>
          <w:shd w:val="clear" w:color="auto" w:fill="F8F8F8"/>
        </w:rPr>
        <w:t>for(</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in 1:n){</w:t>
      </w:r>
      <w:r w:rsidR="00446A58" w:rsidRPr="00446A58">
        <w:rPr>
          <w:rFonts w:ascii="Consolas" w:hAnsi="Consolas"/>
          <w:i/>
        </w:rPr>
        <w:br/>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bern</w:t>
      </w:r>
      <w:proofErr w:type="spellEnd"/>
      <w:r w:rsidR="00446A58" w:rsidRPr="00446A58">
        <w:rPr>
          <w:rFonts w:ascii="Consolas" w:hAnsi="Consolas"/>
          <w:shd w:val="clear" w:color="auto" w:fill="F8F8F8"/>
        </w:rPr>
        <w:t>(phi)</w:t>
      </w:r>
      <w:r w:rsidR="00446A58" w:rsidRPr="00446A58">
        <w:rPr>
          <w:rFonts w:ascii="Consolas" w:hAnsi="Consolas"/>
          <w:i/>
        </w:rPr>
        <w:br/>
      </w:r>
      <w:r w:rsidR="00446A58" w:rsidRPr="00446A58">
        <w:rPr>
          <w:rFonts w:ascii="Consolas" w:hAnsi="Consolas"/>
          <w:shd w:val="clear" w:color="auto" w:fill="F8F8F8"/>
        </w:rPr>
        <w:t># extract errors in variables (FT stands for Fisher-transformed):</w:t>
      </w:r>
      <w:r w:rsidR="00446A58" w:rsidRPr="00446A58">
        <w:rPr>
          <w:rFonts w:ascii="Consolas" w:hAnsi="Consolas"/>
          <w:i/>
        </w:rPr>
        <w:br/>
      </w:r>
      <w:proofErr w:type="spellStart"/>
      <w:r w:rsidR="00446A58" w:rsidRPr="00446A58">
        <w:rPr>
          <w:rFonts w:ascii="Consolas" w:hAnsi="Consolas"/>
          <w:shd w:val="clear" w:color="auto" w:fill="F8F8F8"/>
        </w:rPr>
        <w:t>orgEffect_F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w:t>
      </w:r>
      <w:proofErr w:type="spellStart"/>
      <w:r w:rsidR="00446A58" w:rsidRPr="00446A58">
        <w:rPr>
          <w:rFonts w:ascii="Consolas" w:hAnsi="Consolas"/>
          <w:shd w:val="clear" w:color="auto" w:fill="F8F8F8"/>
        </w:rPr>
        <w:t>orgTau</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w:t>
      </w:r>
      <w:r w:rsidR="00446A58" w:rsidRPr="00446A58">
        <w:rPr>
          <w:rFonts w:ascii="Consolas" w:hAnsi="Consolas"/>
          <w:i/>
        </w:rPr>
        <w:br/>
      </w:r>
      <w:proofErr w:type="spellStart"/>
      <w:r w:rsidR="00446A58" w:rsidRPr="00446A58">
        <w:rPr>
          <w:rFonts w:ascii="Consolas" w:hAnsi="Consolas"/>
          <w:shd w:val="clear" w:color="auto" w:fill="F8F8F8"/>
        </w:rPr>
        <w:t>repEffect_F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trueRep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w:t>
      </w:r>
      <w:proofErr w:type="spellStart"/>
      <w:r w:rsidR="00446A58" w:rsidRPr="00446A58">
        <w:rPr>
          <w:rFonts w:ascii="Consolas" w:hAnsi="Consolas"/>
          <w:shd w:val="clear" w:color="auto" w:fill="F8F8F8"/>
        </w:rPr>
        <w:t>repTau</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w:t>
      </w:r>
      <w:r w:rsidR="00446A58" w:rsidRPr="00446A58">
        <w:rPr>
          <w:rFonts w:ascii="Consolas" w:hAnsi="Consolas"/>
          <w:i/>
        </w:rPr>
        <w:br/>
      </w:r>
      <w:proofErr w:type="spellStart"/>
      <w:r w:rsidR="00446A58" w:rsidRPr="00446A58">
        <w:rPr>
          <w:rFonts w:ascii="Consolas" w:hAnsi="Consolas"/>
          <w:shd w:val="clear" w:color="auto" w:fill="F8F8F8"/>
        </w:rPr>
        <w:t>trueRep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tau)</w:t>
      </w:r>
      <w:r w:rsidR="00446A58" w:rsidRPr="00446A58">
        <w:rPr>
          <w:rFonts w:ascii="Consolas" w:hAnsi="Consolas"/>
          <w:i/>
        </w:rPr>
        <w:br/>
      </w:r>
      <w:r w:rsidR="00446A58" w:rsidRPr="00446A58">
        <w:rPr>
          <w:rFonts w:ascii="Consolas" w:hAnsi="Consolas"/>
          <w:shd w:val="clear" w:color="auto" w:fill="F8F8F8"/>
        </w:rPr>
        <w:t xml:space="preserve"># if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0 then H0 is true; if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1 then H1 is true and</w:t>
      </w:r>
      <w:r w:rsidR="00446A58" w:rsidRPr="00446A58">
        <w:rPr>
          <w:rFonts w:ascii="Consolas" w:hAnsi="Consolas"/>
          <w:i/>
        </w:rPr>
        <w:br/>
      </w:r>
      <w:r w:rsidR="00446A58" w:rsidRPr="00446A58">
        <w:rPr>
          <w:rFonts w:ascii="Consolas" w:hAnsi="Consolas"/>
          <w:shd w:val="clear" w:color="auto" w:fill="F8F8F8"/>
        </w:rPr>
        <w:t># the replication effect is a function of the original effect:</w:t>
      </w:r>
      <w:r w:rsidR="00446A58" w:rsidRPr="00446A58">
        <w:rPr>
          <w:rFonts w:ascii="Consolas" w:hAnsi="Consolas"/>
          <w:i/>
        </w:rPr>
        <w:br/>
      </w:r>
      <w:r w:rsidR="00446A58" w:rsidRPr="00446A58">
        <w:rPr>
          <w:rFonts w:ascii="Consolas" w:hAnsi="Consolas"/>
          <w:shd w:val="clear" w:color="auto" w:fill="F8F8F8"/>
        </w:rPr>
        <w:t>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lt;- alpha * </w:t>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equals(</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1)</w:t>
      </w:r>
      <w:r w:rsidR="00446A58" w:rsidRPr="00446A58">
        <w:rPr>
          <w:rFonts w:ascii="Consolas" w:hAnsi="Consolas"/>
          <w:i/>
        </w:rPr>
        <w:br/>
      </w:r>
      <w:r w:rsidR="00446A58" w:rsidRPr="00446A58">
        <w:rPr>
          <w:rFonts w:ascii="Consolas" w:hAnsi="Consolas"/>
          <w:shd w:val="clear" w:color="auto" w:fill="F8F8F8"/>
        </w:rPr>
        <w:t xml:space="preserve"># when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0, then 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0;</w:t>
      </w:r>
      <w:r w:rsidR="00446A58" w:rsidRPr="00446A58">
        <w:rPr>
          <w:rFonts w:ascii="Consolas" w:hAnsi="Consolas"/>
          <w:i/>
        </w:rPr>
        <w:br/>
      </w:r>
      <w:r w:rsidR="00446A58" w:rsidRPr="00446A58">
        <w:rPr>
          <w:rFonts w:ascii="Consolas" w:hAnsi="Consolas"/>
          <w:shd w:val="clear" w:color="auto" w:fill="F8F8F8"/>
        </w:rPr>
        <w:t xml:space="preserve"># when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1, then 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alpha * </w:t>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xml:space="preserve"> </w:t>
      </w:r>
      <w:r>
        <w:rPr>
          <w:rFonts w:ascii="Consolas" w:hAnsi="Consolas"/>
          <w:shd w:val="clear" w:color="auto" w:fill="F8F8F8"/>
        </w:rPr>
        <w:t>}</w:t>
      </w:r>
      <w:r w:rsidR="00B55255">
        <w:rPr>
          <w:rFonts w:ascii="Consolas" w:hAnsi="Consolas"/>
          <w:shd w:val="clear" w:color="auto" w:fill="F8F8F8"/>
        </w:rPr>
        <w:br/>
        <w:t>}</w:t>
      </w:r>
    </w:p>
    <w:p w14:paraId="491CA239" w14:textId="77777777" w:rsidR="00446A58" w:rsidRPr="00446A58" w:rsidRDefault="00446A58" w:rsidP="00446A58">
      <w:pPr>
        <w:keepNext/>
        <w:keepLines/>
        <w:spacing w:before="40" w:after="0" w:line="360" w:lineRule="auto"/>
        <w:outlineLvl w:val="2"/>
        <w:rPr>
          <w:rFonts w:asciiTheme="majorHAnsi" w:eastAsiaTheme="majorEastAsia" w:hAnsiTheme="majorHAnsi" w:cstheme="minorHAnsi"/>
          <w:b/>
          <w:sz w:val="24"/>
          <w:szCs w:val="24"/>
        </w:rPr>
      </w:pPr>
    </w:p>
    <w:p w14:paraId="6A8832A1" w14:textId="77777777" w:rsidR="00446A58" w:rsidRPr="00446A58" w:rsidRDefault="00446A58" w:rsidP="00446A58">
      <w:r w:rsidRPr="00446A58">
        <w:br w:type="page"/>
      </w:r>
    </w:p>
    <w:p w14:paraId="060B4719" w14:textId="77777777" w:rsidR="00446A58" w:rsidRPr="00446A58" w:rsidRDefault="00446A58" w:rsidP="00446A58">
      <w:pPr>
        <w:keepNext/>
        <w:keepLines/>
        <w:spacing w:before="40" w:after="0"/>
        <w:outlineLvl w:val="2"/>
        <w:rPr>
          <w:rFonts w:asciiTheme="majorHAnsi" w:eastAsia="Times New Roman" w:hAnsiTheme="majorHAnsi" w:cstheme="majorBidi"/>
          <w:b/>
          <w:bCs/>
          <w:sz w:val="24"/>
          <w:szCs w:val="24"/>
          <w:lang w:val="en-US"/>
        </w:rPr>
      </w:pPr>
      <w:r w:rsidRPr="00446A58">
        <w:rPr>
          <w:rFonts w:asciiTheme="majorHAnsi" w:eastAsiaTheme="majorEastAsia" w:hAnsiTheme="majorHAnsi" w:cstheme="majorBidi"/>
          <w:b/>
          <w:sz w:val="24"/>
          <w:szCs w:val="24"/>
        </w:rPr>
        <w:lastRenderedPageBreak/>
        <w:t xml:space="preserve">Supplementary materials </w:t>
      </w:r>
      <w:r w:rsidRPr="00446A58">
        <w:rPr>
          <w:rFonts w:asciiTheme="majorHAnsi" w:eastAsia="Times New Roman" w:hAnsiTheme="majorHAnsi" w:cstheme="majorBidi"/>
          <w:b/>
          <w:bCs/>
          <w:sz w:val="24"/>
          <w:szCs w:val="24"/>
          <w:lang w:val="en-US"/>
        </w:rPr>
        <w:t>5</w:t>
      </w:r>
    </w:p>
    <w:p w14:paraId="79B3402D" w14:textId="77777777" w:rsidR="00446A58" w:rsidRPr="00446A58" w:rsidRDefault="00446A58" w:rsidP="00446A58">
      <w:pPr>
        <w:keepNext/>
        <w:keepLines/>
        <w:spacing w:before="40" w:after="0" w:line="360" w:lineRule="auto"/>
        <w:ind w:firstLine="720"/>
        <w:outlineLvl w:val="3"/>
        <w:rPr>
          <w:rFonts w:asciiTheme="majorHAnsi" w:eastAsia="Times New Roman" w:hAnsiTheme="majorHAnsi" w:cstheme="majorBidi"/>
          <w:b/>
          <w:iCs/>
          <w:lang w:val="en-US"/>
        </w:rPr>
      </w:pPr>
      <w:bookmarkStart w:id="41" w:name="conversions"/>
      <w:bookmarkEnd w:id="41"/>
      <w:r w:rsidRPr="00446A58">
        <w:rPr>
          <w:rFonts w:asciiTheme="majorHAnsi" w:eastAsia="Times New Roman" w:hAnsiTheme="majorHAnsi" w:cstheme="majorBidi"/>
          <w:b/>
          <w:iCs/>
          <w:lang w:val="en-US"/>
        </w:rPr>
        <w:t>Conversions</w:t>
      </w:r>
    </w:p>
    <w:p w14:paraId="6CB2041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All statistical tests extracted were transformed into correlation coefficients as follows, using the methods reported in </w:t>
      </w:r>
      <w:r w:rsidRPr="00446A58">
        <w:rPr>
          <w:rFonts w:eastAsia="Cambria" w:cstheme="minorHAnsi"/>
          <w:sz w:val="24"/>
          <w:szCs w:val="24"/>
          <w:lang w:val="en-US"/>
        </w:rPr>
        <w:fldChar w:fldCharType="begin"/>
      </w:r>
      <w:r w:rsidRPr="00446A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eastAsia="Cambria" w:cstheme="minorHAnsi"/>
          <w:sz w:val="24"/>
          <w:szCs w:val="24"/>
          <w:lang w:val="en-US"/>
        </w:rPr>
        <w:fldChar w:fldCharType="separate"/>
      </w:r>
      <w:r w:rsidRPr="00446A58">
        <w:rPr>
          <w:rFonts w:eastAsia="Cambria" w:cstheme="minorHAnsi"/>
          <w:noProof/>
          <w:sz w:val="24"/>
          <w:szCs w:val="24"/>
          <w:lang w:val="en-US"/>
        </w:rPr>
        <w:t>(Open Science Collaboration, 2015)</w:t>
      </w:r>
      <w:r w:rsidRPr="00446A58">
        <w:rPr>
          <w:rFonts w:eastAsia="Cambria" w:cstheme="minorHAnsi"/>
          <w:sz w:val="24"/>
          <w:szCs w:val="24"/>
          <w:lang w:val="en-US"/>
        </w:rPr>
        <w:fldChar w:fldCharType="end"/>
      </w:r>
      <w:r w:rsidRPr="00446A58">
        <w:rPr>
          <w:rFonts w:eastAsia="Cambria" w:cstheme="minorHAnsi"/>
          <w:sz w:val="24"/>
          <w:szCs w:val="24"/>
          <w:lang w:val="en-US"/>
        </w:rPr>
        <w:t>.</w:t>
      </w:r>
    </w:p>
    <w:p w14:paraId="0453EF67"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t statistics:</w:t>
      </w:r>
    </w:p>
    <w:p w14:paraId="2313FE70"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5114D51F"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degrees of freedom of the t </w:t>
      </w:r>
      <w:proofErr w:type="gramStart"/>
      <w:r w:rsidRPr="00446A58">
        <w:rPr>
          <w:rFonts w:eastAsia="Cambria" w:cstheme="minorHAnsi"/>
          <w:sz w:val="24"/>
          <w:szCs w:val="24"/>
          <w:lang w:val="en-US"/>
        </w:rPr>
        <w:t>test.</w:t>
      </w:r>
      <w:proofErr w:type="gramEnd"/>
    </w:p>
    <w:p w14:paraId="2740D636"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F statistics:</w:t>
      </w:r>
    </w:p>
    <w:p w14:paraId="7D66A82F"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664F19B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446A58">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446A58">
        <w:rPr>
          <w:rFonts w:eastAsia="Cambria" w:cstheme="minorHAnsi"/>
          <w:sz w:val="24"/>
          <w:szCs w:val="24"/>
          <w:lang w:val="en-US"/>
        </w:rPr>
        <w:t xml:space="preserve"> is degrees of freedom of the denominator.</w:t>
      </w:r>
    </w:p>
    <w:p w14:paraId="039A916C"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Chi square statistics:</w:t>
      </w:r>
    </w:p>
    <w:p w14:paraId="5BC98D16"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5E366F50"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r>
          <w:rPr>
            <w:rFonts w:ascii="Cambria Math" w:eastAsia="Cambria" w:hAnsi="Cambria Math" w:cstheme="minorHAnsi"/>
            <w:sz w:val="24"/>
            <w:szCs w:val="24"/>
            <w:lang w:val="en-US"/>
          </w:rPr>
          <m:t>ch</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i</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w:t>
      </w:r>
      <m:oMath>
        <m:r>
          <w:rPr>
            <w:rFonts w:ascii="Cambria Math" w:eastAsia="Cambria" w:hAnsi="Cambria Math" w:cstheme="minorHAnsi"/>
            <w:sz w:val="24"/>
            <w:szCs w:val="24"/>
            <w:lang w:val="en-US"/>
          </w:rPr>
          <m:t>ch</m:t>
        </m:r>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i</m:t>
            </m:r>
          </m:e>
          <m:sup>
            <m:r>
              <w:rPr>
                <w:rFonts w:ascii="Cambria Math" w:eastAsia="Cambria" w:hAnsi="Cambria Math" w:cstheme="minorHAnsi"/>
                <w:sz w:val="24"/>
                <w:szCs w:val="24"/>
                <w:lang w:val="en-US"/>
              </w:rPr>
              <m:t>2</m:t>
            </m:r>
          </m:sup>
        </m:sSup>
      </m:oMath>
      <w:r w:rsidRPr="00446A58">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associated degrees of </w:t>
      </w:r>
      <w:proofErr w:type="gramStart"/>
      <w:r w:rsidRPr="00446A58">
        <w:rPr>
          <w:rFonts w:eastAsia="Cambria" w:cstheme="minorHAnsi"/>
          <w:sz w:val="24"/>
          <w:szCs w:val="24"/>
          <w:lang w:val="en-US"/>
        </w:rPr>
        <w:t>freedom.</w:t>
      </w:r>
      <w:proofErr w:type="gramEnd"/>
    </w:p>
    <w:p w14:paraId="69594699"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All values were then transformed into fisher Z transformed correlation coefficients using:</w:t>
      </w:r>
    </w:p>
    <w:p w14:paraId="097DB416" w14:textId="77777777" w:rsidR="00FB2570" w:rsidRDefault="00446A58" w:rsidP="00A646B8">
      <w:pPr>
        <w:spacing w:before="180" w:after="180" w:line="240" w:lineRule="auto"/>
        <w:rPr>
          <w:rFonts w:ascii="Cambria Math" w:eastAsia="Cambria" w:hAnsi="Cambria Math" w:cstheme="minorHAnsi"/>
          <w:sz w:val="24"/>
          <w:szCs w:val="24"/>
          <w:lang w:val="en-US"/>
          <w:oMath/>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p w14:paraId="711D067B" w14:textId="650EAD5A" w:rsidR="0022454F" w:rsidRPr="00A646B8" w:rsidRDefault="0022454F" w:rsidP="00A646B8">
      <w:pPr>
        <w:spacing w:before="180" w:after="180" w:line="240" w:lineRule="auto"/>
        <w:rPr>
          <w:rFonts w:eastAsia="Cambria" w:cstheme="minorHAnsi"/>
          <w:sz w:val="24"/>
          <w:szCs w:val="24"/>
          <w:lang w:val="en-US"/>
        </w:rPr>
      </w:pPr>
      <w:bookmarkStart w:id="42" w:name="_GoBack"/>
      <w:bookmarkEnd w:id="42"/>
    </w:p>
    <w:sectPr w:rsidR="0022454F" w:rsidRPr="00A646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611&lt;/item&gt;&lt;item&gt;796&lt;/item&gt;&lt;item&gt;967&lt;/item&gt;&lt;item&gt;983&lt;/item&gt;&lt;item&gt;984&lt;/item&gt;&lt;item&gt;985&lt;/item&gt;&lt;item&gt;988&lt;/item&gt;&lt;item&gt;1012&lt;/item&gt;&lt;item&gt;1021&lt;/item&gt;&lt;item&gt;1032&lt;/item&gt;&lt;/record-ids&gt;&lt;/item&gt;&lt;/Libraries&gt;"/>
  </w:docVars>
  <w:rsids>
    <w:rsidRoot w:val="00446A58"/>
    <w:rsid w:val="00040A2A"/>
    <w:rsid w:val="00061C09"/>
    <w:rsid w:val="00074BCD"/>
    <w:rsid w:val="00134CEE"/>
    <w:rsid w:val="0017157D"/>
    <w:rsid w:val="00180B3E"/>
    <w:rsid w:val="001D19A2"/>
    <w:rsid w:val="0022454F"/>
    <w:rsid w:val="002A3606"/>
    <w:rsid w:val="00446A58"/>
    <w:rsid w:val="004B0D18"/>
    <w:rsid w:val="004C4B2D"/>
    <w:rsid w:val="005421A8"/>
    <w:rsid w:val="00597BD0"/>
    <w:rsid w:val="005A0761"/>
    <w:rsid w:val="0061144B"/>
    <w:rsid w:val="006C293F"/>
    <w:rsid w:val="0070606A"/>
    <w:rsid w:val="00725B84"/>
    <w:rsid w:val="00773124"/>
    <w:rsid w:val="007C5B47"/>
    <w:rsid w:val="00843D99"/>
    <w:rsid w:val="008728DA"/>
    <w:rsid w:val="008942ED"/>
    <w:rsid w:val="008F3932"/>
    <w:rsid w:val="009459F4"/>
    <w:rsid w:val="00955F0C"/>
    <w:rsid w:val="009733FF"/>
    <w:rsid w:val="009A6A81"/>
    <w:rsid w:val="00A23BDE"/>
    <w:rsid w:val="00A551E4"/>
    <w:rsid w:val="00A646B8"/>
    <w:rsid w:val="00A705F6"/>
    <w:rsid w:val="00A9244E"/>
    <w:rsid w:val="00AB48A8"/>
    <w:rsid w:val="00AC42CE"/>
    <w:rsid w:val="00B00DC8"/>
    <w:rsid w:val="00B55255"/>
    <w:rsid w:val="00BD1580"/>
    <w:rsid w:val="00BF3950"/>
    <w:rsid w:val="00C305D4"/>
    <w:rsid w:val="00CE5CC3"/>
    <w:rsid w:val="00D41BCF"/>
    <w:rsid w:val="00D866BF"/>
    <w:rsid w:val="00DC7BCC"/>
    <w:rsid w:val="00DE483B"/>
    <w:rsid w:val="00E93DF3"/>
    <w:rsid w:val="00F10A52"/>
    <w:rsid w:val="00F60791"/>
    <w:rsid w:val="00F94E4D"/>
    <w:rsid w:val="00FB00AD"/>
    <w:rsid w:val="00FB25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8F52A"/>
  <w15:chartTrackingRefBased/>
  <w15:docId w15:val="{100773C6-7A1E-4EA2-9759-42B6A5B5E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BodyText"/>
    <w:link w:val="Heading2Char"/>
    <w:uiPriority w:val="9"/>
    <w:unhideWhenUsed/>
    <w:qFormat/>
    <w:rsid w:val="00A646B8"/>
    <w:pPr>
      <w:keepNext/>
      <w:keepLines/>
      <w:spacing w:before="200" w:after="0" w:line="240" w:lineRule="auto"/>
      <w:outlineLvl w:val="1"/>
    </w:pPr>
    <w:rPr>
      <w:rFonts w:asciiTheme="majorHAnsi" w:eastAsiaTheme="majorEastAsia" w:hAnsiTheme="majorHAnsi" w:cstheme="majorBidi"/>
      <w:b/>
      <w:bCs/>
      <w:color w:val="4472C4" w:themeColor="accent1"/>
      <w:sz w:val="32"/>
      <w:szCs w:val="32"/>
      <w:lang w:val="en-US"/>
    </w:rPr>
  </w:style>
  <w:style w:type="paragraph" w:styleId="Heading3">
    <w:name w:val="heading 3"/>
    <w:basedOn w:val="Normal"/>
    <w:next w:val="BodyText"/>
    <w:link w:val="Heading3Char"/>
    <w:uiPriority w:val="9"/>
    <w:unhideWhenUsed/>
    <w:qFormat/>
    <w:rsid w:val="00A646B8"/>
    <w:pPr>
      <w:keepNext/>
      <w:keepLines/>
      <w:spacing w:before="200" w:after="0" w:line="240" w:lineRule="auto"/>
      <w:outlineLvl w:val="2"/>
    </w:pPr>
    <w:rPr>
      <w:rFonts w:asciiTheme="majorHAnsi" w:eastAsiaTheme="majorEastAsia" w:hAnsiTheme="majorHAnsi" w:cstheme="majorBidi"/>
      <w:b/>
      <w:bCs/>
      <w:color w:val="4472C4" w:themeColor="accent1"/>
      <w:sz w:val="28"/>
      <w:szCs w:val="28"/>
      <w:lang w:val="en-US"/>
    </w:rPr>
  </w:style>
  <w:style w:type="paragraph" w:styleId="Heading4">
    <w:name w:val="heading 4"/>
    <w:basedOn w:val="Normal"/>
    <w:next w:val="BodyText"/>
    <w:link w:val="Heading4Char"/>
    <w:uiPriority w:val="9"/>
    <w:unhideWhenUsed/>
    <w:qFormat/>
    <w:rsid w:val="00A646B8"/>
    <w:pPr>
      <w:keepNext/>
      <w:keepLines/>
      <w:spacing w:before="200" w:after="0" w:line="240" w:lineRule="auto"/>
      <w:outlineLvl w:val="3"/>
    </w:pPr>
    <w:rPr>
      <w:rFonts w:asciiTheme="majorHAnsi" w:eastAsiaTheme="majorEastAsia" w:hAnsiTheme="majorHAnsi" w:cstheme="majorBidi"/>
      <w:b/>
      <w:bCs/>
      <w:color w:val="4472C4" w:themeColor="accent1"/>
      <w:sz w:val="24"/>
      <w:szCs w:val="24"/>
      <w:lang w:val="en-US"/>
    </w:rPr>
  </w:style>
  <w:style w:type="paragraph" w:styleId="Heading5">
    <w:name w:val="heading 5"/>
    <w:basedOn w:val="Normal"/>
    <w:next w:val="BodyText"/>
    <w:link w:val="Heading5Char"/>
    <w:uiPriority w:val="9"/>
    <w:semiHidden/>
    <w:unhideWhenUsed/>
    <w:qFormat/>
    <w:rsid w:val="00A646B8"/>
    <w:pPr>
      <w:keepNext/>
      <w:keepLines/>
      <w:spacing w:before="200" w:after="0" w:line="240" w:lineRule="auto"/>
      <w:outlineLvl w:val="4"/>
    </w:pPr>
    <w:rPr>
      <w:rFonts w:asciiTheme="majorHAnsi" w:eastAsiaTheme="majorEastAsia" w:hAnsiTheme="majorHAnsi" w:cstheme="majorBidi"/>
      <w:i/>
      <w:iCs/>
      <w:color w:val="4472C4"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A58"/>
    <w:rPr>
      <w:rFonts w:ascii="Segoe UI" w:hAnsi="Segoe UI" w:cs="Segoe UI"/>
      <w:sz w:val="18"/>
      <w:szCs w:val="18"/>
    </w:rPr>
  </w:style>
  <w:style w:type="character" w:customStyle="1" w:styleId="Heading2Char">
    <w:name w:val="Heading 2 Char"/>
    <w:basedOn w:val="DefaultParagraphFont"/>
    <w:link w:val="Heading2"/>
    <w:uiPriority w:val="9"/>
    <w:rsid w:val="00A646B8"/>
    <w:rPr>
      <w:rFonts w:asciiTheme="majorHAnsi" w:eastAsiaTheme="majorEastAsia" w:hAnsiTheme="majorHAnsi" w:cstheme="majorBidi"/>
      <w:b/>
      <w:bCs/>
      <w:color w:val="4472C4" w:themeColor="accent1"/>
      <w:sz w:val="32"/>
      <w:szCs w:val="32"/>
      <w:lang w:val="en-US"/>
    </w:rPr>
  </w:style>
  <w:style w:type="character" w:customStyle="1" w:styleId="Heading3Char">
    <w:name w:val="Heading 3 Char"/>
    <w:basedOn w:val="DefaultParagraphFont"/>
    <w:link w:val="Heading3"/>
    <w:uiPriority w:val="9"/>
    <w:rsid w:val="00A646B8"/>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A646B8"/>
    <w:rPr>
      <w:rFonts w:asciiTheme="majorHAnsi" w:eastAsiaTheme="majorEastAsia" w:hAnsiTheme="majorHAnsi" w:cstheme="majorBidi"/>
      <w:b/>
      <w:bCs/>
      <w:color w:val="4472C4" w:themeColor="accent1"/>
      <w:sz w:val="24"/>
      <w:szCs w:val="24"/>
      <w:lang w:val="en-US"/>
    </w:rPr>
  </w:style>
  <w:style w:type="character" w:customStyle="1" w:styleId="Heading5Char">
    <w:name w:val="Heading 5 Char"/>
    <w:basedOn w:val="DefaultParagraphFont"/>
    <w:link w:val="Heading5"/>
    <w:uiPriority w:val="9"/>
    <w:semiHidden/>
    <w:rsid w:val="00A646B8"/>
    <w:rPr>
      <w:rFonts w:asciiTheme="majorHAnsi" w:eastAsiaTheme="majorEastAsia" w:hAnsiTheme="majorHAnsi" w:cstheme="majorBidi"/>
      <w:i/>
      <w:iCs/>
      <w:color w:val="4472C4" w:themeColor="accent1"/>
      <w:sz w:val="24"/>
      <w:szCs w:val="24"/>
      <w:lang w:val="en-US"/>
    </w:rPr>
  </w:style>
  <w:style w:type="character" w:styleId="Hyperlink">
    <w:name w:val="Hyperlink"/>
    <w:basedOn w:val="DefaultParagraphFont"/>
    <w:unhideWhenUsed/>
    <w:rsid w:val="00A646B8"/>
    <w:rPr>
      <w:color w:val="4472C4" w:themeColor="accent1"/>
    </w:rPr>
  </w:style>
  <w:style w:type="paragraph" w:styleId="BodyText">
    <w:name w:val="Body Text"/>
    <w:basedOn w:val="Normal"/>
    <w:link w:val="BodyTextChar"/>
    <w:unhideWhenUsed/>
    <w:qFormat/>
    <w:rsid w:val="00A646B8"/>
    <w:pPr>
      <w:spacing w:before="180" w:after="180" w:line="240" w:lineRule="auto"/>
    </w:pPr>
    <w:rPr>
      <w:sz w:val="24"/>
      <w:szCs w:val="24"/>
      <w:lang w:val="en-US"/>
    </w:rPr>
  </w:style>
  <w:style w:type="character" w:customStyle="1" w:styleId="BodyTextChar">
    <w:name w:val="Body Text Char"/>
    <w:basedOn w:val="DefaultParagraphFont"/>
    <w:link w:val="BodyText"/>
    <w:rsid w:val="00A646B8"/>
    <w:rPr>
      <w:sz w:val="24"/>
      <w:szCs w:val="24"/>
      <w:lang w:val="en-US"/>
    </w:rPr>
  </w:style>
  <w:style w:type="paragraph" w:customStyle="1" w:styleId="FirstParagraph">
    <w:name w:val="First Paragraph"/>
    <w:basedOn w:val="BodyText"/>
    <w:next w:val="BodyText"/>
    <w:qFormat/>
    <w:rsid w:val="00A646B8"/>
  </w:style>
  <w:style w:type="paragraph" w:customStyle="1" w:styleId="EndNoteBibliographyTitle">
    <w:name w:val="EndNote Bibliography Title"/>
    <w:basedOn w:val="Normal"/>
    <w:link w:val="EndNoteBibliographyTitleChar"/>
    <w:rsid w:val="00A646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46B8"/>
    <w:rPr>
      <w:rFonts w:ascii="Calibri" w:hAnsi="Calibri" w:cs="Calibri"/>
      <w:noProof/>
      <w:lang w:val="en-US"/>
    </w:rPr>
  </w:style>
  <w:style w:type="paragraph" w:customStyle="1" w:styleId="EndNoteBibliography">
    <w:name w:val="EndNote Bibliography"/>
    <w:basedOn w:val="Normal"/>
    <w:link w:val="EndNoteBibliographyChar"/>
    <w:rsid w:val="00A646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646B8"/>
    <w:rPr>
      <w:rFonts w:ascii="Calibri" w:hAnsi="Calibri" w:cs="Calibri"/>
      <w:noProof/>
      <w:lang w:val="en-US"/>
    </w:rPr>
  </w:style>
  <w:style w:type="character" w:styleId="UnresolvedMention">
    <w:name w:val="Unresolved Mention"/>
    <w:basedOn w:val="DefaultParagraphFont"/>
    <w:uiPriority w:val="99"/>
    <w:semiHidden/>
    <w:unhideWhenUsed/>
    <w:rsid w:val="00A646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837104">
      <w:bodyDiv w:val="1"/>
      <w:marLeft w:val="0"/>
      <w:marRight w:val="0"/>
      <w:marTop w:val="0"/>
      <w:marBottom w:val="0"/>
      <w:divBdr>
        <w:top w:val="none" w:sz="0" w:space="0" w:color="auto"/>
        <w:left w:val="none" w:sz="0" w:space="0" w:color="auto"/>
        <w:bottom w:val="none" w:sz="0" w:space="0" w:color="auto"/>
        <w:right w:val="none" w:sz="0" w:space="0" w:color="auto"/>
      </w:divBdr>
    </w:div>
    <w:div w:id="1686708951">
      <w:bodyDiv w:val="1"/>
      <w:marLeft w:val="0"/>
      <w:marRight w:val="0"/>
      <w:marTop w:val="0"/>
      <w:marBottom w:val="0"/>
      <w:divBdr>
        <w:top w:val="none" w:sz="0" w:space="0" w:color="auto"/>
        <w:left w:val="none" w:sz="0" w:space="0" w:color="auto"/>
        <w:bottom w:val="none" w:sz="0" w:space="0" w:color="auto"/>
        <w:right w:val="none" w:sz="0" w:space="0" w:color="auto"/>
      </w:divBdr>
    </w:div>
    <w:div w:id="212703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uazdm/" TargetMode="External"/><Relationship Id="rId3" Type="http://schemas.openxmlformats.org/officeDocument/2006/relationships/settings" Target="settings.xml"/><Relationship Id="rId7" Type="http://schemas.openxmlformats.org/officeDocument/2006/relationships/hyperlink" Target="http://experimental-philosophy.yale.edu/ExperimentalPhilosophy.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osf.io/xhj4d/" TargetMode="External"/><Relationship Id="rId4" Type="http://schemas.openxmlformats.org/officeDocument/2006/relationships/webSettings" Target="webSettings.xml"/><Relationship Id="rId9" Type="http://schemas.openxmlformats.org/officeDocument/2006/relationships/hyperlink" Target="file:///C:\Users\fsingletonthorn\Documents\PhD\Effect%20size%20adjustment%20testing%20paper\SimplifiedEffectSizeAdjustment%2029%20Jan%202018.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D4FBE-7DAB-4732-A3A5-49E4EC827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5</Pages>
  <Words>9015</Words>
  <Characters>5138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2</cp:revision>
  <dcterms:created xsi:type="dcterms:W3CDTF">2019-10-07T01:36:00Z</dcterms:created>
  <dcterms:modified xsi:type="dcterms:W3CDTF">2019-10-07T01:51:00Z</dcterms:modified>
</cp:coreProperties>
</file>